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3270E3">
        <w:rPr>
          <w:rFonts w:ascii="Times New Roman" w:hAnsi="Times New Roman" w:cs="Times New Roman"/>
          <w:sz w:val="28"/>
          <w:szCs w:val="23"/>
        </w:rPr>
        <w:t xml:space="preserve">   Project designer</w:t>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357AC9" w:rsidRPr="003270E3" w:rsidRDefault="00357AC9" w:rsidP="007D0A96">
          <w:pPr>
            <w:pStyle w:val="TOCHeading"/>
            <w:jc w:val="center"/>
            <w:rPr>
              <w:rFonts w:ascii="Times New Roman" w:hAnsi="Times New Roman" w:cs="Times New Roman"/>
              <w:b/>
              <w:color w:val="auto"/>
            </w:rPr>
          </w:pPr>
          <w:r w:rsidRPr="003270E3">
            <w:rPr>
              <w:rFonts w:ascii="Times New Roman" w:hAnsi="Times New Roman" w:cs="Times New Roman"/>
              <w:b/>
              <w:color w:val="auto"/>
            </w:rPr>
            <w:t>Table of Contents</w:t>
          </w:r>
        </w:p>
        <w:p w:rsidR="007D0A96" w:rsidRPr="003270E3" w:rsidRDefault="007D0A96" w:rsidP="007D0A96">
          <w:pPr>
            <w:rPr>
              <w:rFonts w:ascii="Times New Roman" w:hAnsi="Times New Roman" w:cs="Times New Roman"/>
            </w:rPr>
          </w:pPr>
        </w:p>
        <w:p w:rsidR="003270E3" w:rsidRPr="003270E3" w:rsidRDefault="00357AC9">
          <w:pPr>
            <w:pStyle w:val="TOC1"/>
            <w:rPr>
              <w:rFonts w:eastAsiaTheme="minorEastAsia"/>
              <w:b w:val="0"/>
              <w:sz w:val="22"/>
            </w:rPr>
          </w:pPr>
          <w:r w:rsidRPr="003270E3">
            <w:rPr>
              <w:noProof w:val="0"/>
              <w:szCs w:val="28"/>
            </w:rPr>
            <w:fldChar w:fldCharType="begin"/>
          </w:r>
          <w:r w:rsidRPr="003270E3">
            <w:rPr>
              <w:szCs w:val="28"/>
            </w:rPr>
            <w:instrText xml:space="preserve"> TOC \o "1-3" \h \z \u </w:instrText>
          </w:r>
          <w:r w:rsidRPr="003270E3">
            <w:rPr>
              <w:noProof w:val="0"/>
              <w:szCs w:val="28"/>
            </w:rPr>
            <w:fldChar w:fldCharType="separate"/>
          </w:r>
          <w:hyperlink w:anchor="_Toc3440696" w:history="1">
            <w:r w:rsidR="003270E3" w:rsidRPr="003270E3">
              <w:rPr>
                <w:rStyle w:val="Hyperlink"/>
              </w:rPr>
              <w:t>1.</w:t>
            </w:r>
            <w:r w:rsidR="003270E3" w:rsidRPr="003270E3">
              <w:rPr>
                <w:rFonts w:eastAsiaTheme="minorEastAsia"/>
                <w:b w:val="0"/>
                <w:sz w:val="22"/>
              </w:rPr>
              <w:tab/>
            </w:r>
            <w:r w:rsidR="003270E3" w:rsidRPr="003270E3">
              <w:rPr>
                <w:rStyle w:val="Hyperlink"/>
              </w:rPr>
              <w:t>Introduction</w:t>
            </w:r>
            <w:r w:rsidR="003270E3" w:rsidRPr="003270E3">
              <w:rPr>
                <w:webHidden/>
              </w:rPr>
              <w:tab/>
            </w:r>
            <w:r w:rsidR="003270E3" w:rsidRPr="003270E3">
              <w:rPr>
                <w:webHidden/>
              </w:rPr>
              <w:fldChar w:fldCharType="begin"/>
            </w:r>
            <w:r w:rsidR="003270E3" w:rsidRPr="003270E3">
              <w:rPr>
                <w:webHidden/>
              </w:rPr>
              <w:instrText xml:space="preserve"> PAGEREF _Toc3440696 \h </w:instrText>
            </w:r>
            <w:r w:rsidR="003270E3" w:rsidRPr="003270E3">
              <w:rPr>
                <w:webHidden/>
              </w:rPr>
            </w:r>
            <w:r w:rsidR="003270E3" w:rsidRPr="003270E3">
              <w:rPr>
                <w:webHidden/>
              </w:rPr>
              <w:fldChar w:fldCharType="separate"/>
            </w:r>
            <w:r w:rsidR="005A76A5">
              <w:rPr>
                <w:webHidden/>
              </w:rPr>
              <w:t>4</w:t>
            </w:r>
            <w:r w:rsidR="003270E3" w:rsidRPr="003270E3">
              <w:rPr>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697" w:history="1">
            <w:r w:rsidR="003270E3" w:rsidRPr="003270E3">
              <w:rPr>
                <w:rStyle w:val="Hyperlink"/>
                <w:rFonts w:ascii="Times New Roman" w:hAnsi="Times New Roman" w:cs="Times New Roman"/>
              </w:rPr>
              <w:t>1.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al life applicatio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698" w:history="1">
            <w:r w:rsidR="003270E3" w:rsidRPr="003270E3">
              <w:rPr>
                <w:rStyle w:val="Hyperlink"/>
                <w:rFonts w:ascii="Times New Roman" w:hAnsi="Times New Roman" w:cs="Times New Roman"/>
              </w:rPr>
              <w:t>1.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Types &amp; methods of Signature Verific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699" w:history="1">
            <w:r w:rsidR="003270E3" w:rsidRPr="003270E3">
              <w:rPr>
                <w:rStyle w:val="Hyperlink"/>
                <w:rFonts w:ascii="Times New Roman" w:hAnsi="Times New Roman" w:cs="Times New Roman"/>
              </w:rPr>
              <w:t>1.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Performance evaluation paramete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9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5</w:t>
            </w:r>
            <w:r w:rsidR="003270E3" w:rsidRPr="003270E3">
              <w:rPr>
                <w:rFonts w:ascii="Times New Roman" w:hAnsi="Times New Roman" w:cs="Times New Roman"/>
                <w:webHidden/>
              </w:rPr>
              <w:fldChar w:fldCharType="end"/>
            </w:r>
          </w:hyperlink>
        </w:p>
        <w:p w:rsidR="003270E3" w:rsidRPr="003270E3" w:rsidRDefault="00A31548">
          <w:pPr>
            <w:pStyle w:val="TOC1"/>
            <w:rPr>
              <w:rFonts w:eastAsiaTheme="minorEastAsia"/>
              <w:b w:val="0"/>
              <w:sz w:val="22"/>
            </w:rPr>
          </w:pPr>
          <w:hyperlink w:anchor="_Toc3440700" w:history="1">
            <w:r w:rsidR="003270E3" w:rsidRPr="003270E3">
              <w:rPr>
                <w:rStyle w:val="Hyperlink"/>
              </w:rPr>
              <w:t>2.</w:t>
            </w:r>
            <w:r w:rsidR="003270E3" w:rsidRPr="003270E3">
              <w:rPr>
                <w:rFonts w:eastAsiaTheme="minorEastAsia"/>
                <w:b w:val="0"/>
                <w:sz w:val="22"/>
              </w:rPr>
              <w:tab/>
            </w:r>
            <w:r w:rsidR="003270E3" w:rsidRPr="003270E3">
              <w:rPr>
                <w:rStyle w:val="Hyperlink"/>
              </w:rPr>
              <w:t>Motivation</w:t>
            </w:r>
            <w:r w:rsidR="003270E3" w:rsidRPr="003270E3">
              <w:rPr>
                <w:webHidden/>
              </w:rPr>
              <w:tab/>
            </w:r>
            <w:r w:rsidR="003270E3" w:rsidRPr="003270E3">
              <w:rPr>
                <w:webHidden/>
              </w:rPr>
              <w:fldChar w:fldCharType="begin"/>
            </w:r>
            <w:r w:rsidR="003270E3" w:rsidRPr="003270E3">
              <w:rPr>
                <w:webHidden/>
              </w:rPr>
              <w:instrText xml:space="preserve"> PAGEREF _Toc3440700 \h </w:instrText>
            </w:r>
            <w:r w:rsidR="003270E3" w:rsidRPr="003270E3">
              <w:rPr>
                <w:webHidden/>
              </w:rPr>
            </w:r>
            <w:r w:rsidR="003270E3" w:rsidRPr="003270E3">
              <w:rPr>
                <w:webHidden/>
              </w:rPr>
              <w:fldChar w:fldCharType="separate"/>
            </w:r>
            <w:r w:rsidR="005A76A5">
              <w:rPr>
                <w:webHidden/>
              </w:rPr>
              <w:t>6</w:t>
            </w:r>
            <w:r w:rsidR="003270E3" w:rsidRPr="003270E3">
              <w:rPr>
                <w:webHidden/>
              </w:rPr>
              <w:fldChar w:fldCharType="end"/>
            </w:r>
          </w:hyperlink>
        </w:p>
        <w:p w:rsidR="003270E3" w:rsidRPr="003270E3" w:rsidRDefault="00A31548">
          <w:pPr>
            <w:pStyle w:val="TOC1"/>
            <w:rPr>
              <w:rFonts w:eastAsiaTheme="minorEastAsia"/>
              <w:b w:val="0"/>
              <w:sz w:val="22"/>
            </w:rPr>
          </w:pPr>
          <w:hyperlink w:anchor="_Toc3440701" w:history="1">
            <w:r w:rsidR="003270E3" w:rsidRPr="003270E3">
              <w:rPr>
                <w:rStyle w:val="Hyperlink"/>
              </w:rPr>
              <w:t>3.</w:t>
            </w:r>
            <w:r w:rsidR="003270E3" w:rsidRPr="003270E3">
              <w:rPr>
                <w:rFonts w:eastAsiaTheme="minorEastAsia"/>
                <w:b w:val="0"/>
                <w:sz w:val="22"/>
              </w:rPr>
              <w:tab/>
            </w:r>
            <w:r w:rsidR="003270E3" w:rsidRPr="003270E3">
              <w:rPr>
                <w:rStyle w:val="Hyperlink"/>
              </w:rPr>
              <w:t>Problem definition</w:t>
            </w:r>
            <w:r w:rsidR="003270E3" w:rsidRPr="003270E3">
              <w:rPr>
                <w:webHidden/>
              </w:rPr>
              <w:tab/>
            </w:r>
            <w:r w:rsidR="003270E3" w:rsidRPr="003270E3">
              <w:rPr>
                <w:webHidden/>
              </w:rPr>
              <w:fldChar w:fldCharType="begin"/>
            </w:r>
            <w:r w:rsidR="003270E3" w:rsidRPr="003270E3">
              <w:rPr>
                <w:webHidden/>
              </w:rPr>
              <w:instrText xml:space="preserve"> PAGEREF _Toc3440701 \h </w:instrText>
            </w:r>
            <w:r w:rsidR="003270E3" w:rsidRPr="003270E3">
              <w:rPr>
                <w:webHidden/>
              </w:rPr>
            </w:r>
            <w:r w:rsidR="003270E3" w:rsidRPr="003270E3">
              <w:rPr>
                <w:webHidden/>
              </w:rPr>
              <w:fldChar w:fldCharType="separate"/>
            </w:r>
            <w:r w:rsidR="005A76A5">
              <w:rPr>
                <w:webHidden/>
              </w:rPr>
              <w:t>7</w:t>
            </w:r>
            <w:r w:rsidR="003270E3" w:rsidRPr="003270E3">
              <w:rPr>
                <w:webHidden/>
              </w:rPr>
              <w:fldChar w:fldCharType="end"/>
            </w:r>
          </w:hyperlink>
        </w:p>
        <w:p w:rsidR="003270E3" w:rsidRPr="003270E3" w:rsidRDefault="00A31548">
          <w:pPr>
            <w:pStyle w:val="TOC1"/>
            <w:rPr>
              <w:rFonts w:eastAsiaTheme="minorEastAsia"/>
              <w:b w:val="0"/>
              <w:sz w:val="22"/>
            </w:rPr>
          </w:pPr>
          <w:hyperlink w:anchor="_Toc3440702" w:history="1">
            <w:r w:rsidR="003270E3" w:rsidRPr="003270E3">
              <w:rPr>
                <w:rStyle w:val="Hyperlink"/>
                <w:lang w:val="en-IN"/>
              </w:rPr>
              <w:t>4.</w:t>
            </w:r>
            <w:r w:rsidR="003270E3" w:rsidRPr="003270E3">
              <w:rPr>
                <w:rFonts w:eastAsiaTheme="minorEastAsia"/>
                <w:b w:val="0"/>
                <w:sz w:val="22"/>
              </w:rPr>
              <w:tab/>
            </w:r>
            <w:r w:rsidR="003270E3" w:rsidRPr="003270E3">
              <w:rPr>
                <w:rStyle w:val="Hyperlink"/>
                <w:lang w:val="en-IN"/>
              </w:rPr>
              <w:t>Literature review</w:t>
            </w:r>
            <w:r w:rsidR="003270E3" w:rsidRPr="003270E3">
              <w:rPr>
                <w:webHidden/>
              </w:rPr>
              <w:tab/>
            </w:r>
            <w:r w:rsidR="003270E3" w:rsidRPr="003270E3">
              <w:rPr>
                <w:webHidden/>
              </w:rPr>
              <w:fldChar w:fldCharType="begin"/>
            </w:r>
            <w:r w:rsidR="003270E3" w:rsidRPr="003270E3">
              <w:rPr>
                <w:webHidden/>
              </w:rPr>
              <w:instrText xml:space="preserve"> PAGEREF _Toc3440702 \h </w:instrText>
            </w:r>
            <w:r w:rsidR="003270E3" w:rsidRPr="003270E3">
              <w:rPr>
                <w:webHidden/>
              </w:rPr>
            </w:r>
            <w:r w:rsidR="003270E3" w:rsidRPr="003270E3">
              <w:rPr>
                <w:webHidden/>
              </w:rPr>
              <w:fldChar w:fldCharType="separate"/>
            </w:r>
            <w:r w:rsidR="005A76A5">
              <w:rPr>
                <w:webHidden/>
              </w:rPr>
              <w:t>8</w:t>
            </w:r>
            <w:r w:rsidR="003270E3" w:rsidRPr="003270E3">
              <w:rPr>
                <w:webHidden/>
              </w:rPr>
              <w:fldChar w:fldCharType="end"/>
            </w:r>
          </w:hyperlink>
        </w:p>
        <w:p w:rsidR="003270E3" w:rsidRPr="003270E3" w:rsidRDefault="00A31548">
          <w:pPr>
            <w:pStyle w:val="TOC1"/>
            <w:rPr>
              <w:rFonts w:eastAsiaTheme="minorEastAsia"/>
              <w:b w:val="0"/>
              <w:sz w:val="22"/>
            </w:rPr>
          </w:pPr>
          <w:hyperlink w:anchor="_Toc3440703" w:history="1">
            <w:r w:rsidR="003270E3" w:rsidRPr="003270E3">
              <w:rPr>
                <w:rStyle w:val="Hyperlink"/>
              </w:rPr>
              <w:t>5.</w:t>
            </w:r>
            <w:r w:rsidR="003270E3" w:rsidRPr="003270E3">
              <w:rPr>
                <w:rFonts w:eastAsiaTheme="minorEastAsia"/>
                <w:b w:val="0"/>
                <w:sz w:val="22"/>
              </w:rPr>
              <w:tab/>
            </w:r>
            <w:r w:rsidR="003270E3" w:rsidRPr="003270E3">
              <w:rPr>
                <w:rStyle w:val="Hyperlink"/>
              </w:rPr>
              <w:t>Proposed work (algorithm/ techniques/ experimental setup)</w:t>
            </w:r>
            <w:r w:rsidR="003270E3" w:rsidRPr="003270E3">
              <w:rPr>
                <w:webHidden/>
              </w:rPr>
              <w:tab/>
            </w:r>
            <w:r w:rsidR="003270E3" w:rsidRPr="003270E3">
              <w:rPr>
                <w:webHidden/>
              </w:rPr>
              <w:fldChar w:fldCharType="begin"/>
            </w:r>
            <w:r w:rsidR="003270E3" w:rsidRPr="003270E3">
              <w:rPr>
                <w:webHidden/>
              </w:rPr>
              <w:instrText xml:space="preserve"> PAGEREF _Toc3440703 \h </w:instrText>
            </w:r>
            <w:r w:rsidR="003270E3" w:rsidRPr="003270E3">
              <w:rPr>
                <w:webHidden/>
              </w:rPr>
            </w:r>
            <w:r w:rsidR="003270E3" w:rsidRPr="003270E3">
              <w:rPr>
                <w:webHidden/>
              </w:rPr>
              <w:fldChar w:fldCharType="separate"/>
            </w:r>
            <w:r w:rsidR="005A76A5">
              <w:rPr>
                <w:webHidden/>
              </w:rPr>
              <w:t>18</w:t>
            </w:r>
            <w:r w:rsidR="003270E3" w:rsidRPr="003270E3">
              <w:rPr>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04" w:history="1">
            <w:r w:rsidR="003270E3" w:rsidRPr="003270E3">
              <w:rPr>
                <w:rStyle w:val="Hyperlink"/>
                <w:rFonts w:ascii="Times New Roman" w:hAnsi="Times New Roman" w:cs="Times New Roman"/>
              </w:rPr>
              <w:t>5.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Algorithm to be used</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18</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05"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Otsu thresholding</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5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19</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06"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Local Binary Patter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6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0</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07"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K-Nearest Neighbou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4</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08"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 tools end setup</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6</w:t>
            </w:r>
            <w:r w:rsidR="003270E3" w:rsidRPr="003270E3">
              <w:rPr>
                <w:rFonts w:ascii="Times New Roman" w:hAnsi="Times New Roman" w:cs="Times New Roman"/>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09" w:history="1">
            <w:r w:rsidR="003270E3" w:rsidRPr="003270E3">
              <w:rPr>
                <w:rStyle w:val="Hyperlink"/>
                <w:rFonts w:ascii="Times New Roman" w:hAnsi="Times New Roman" w:cs="Times New Roman"/>
                <w:noProof/>
              </w:rPr>
              <w:t>5.2.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Python using PyCharm</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0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26</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10" w:history="1">
            <w:r w:rsidR="003270E3" w:rsidRPr="003270E3">
              <w:rPr>
                <w:rStyle w:val="Hyperlink"/>
                <w:rFonts w:ascii="Times New Roman" w:hAnsi="Times New Roman" w:cs="Times New Roman"/>
                <w:noProof/>
              </w:rPr>
              <w:t>5.2.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base using My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27</w:t>
            </w:r>
            <w:r w:rsidR="003270E3" w:rsidRPr="003270E3">
              <w:rPr>
                <w:rFonts w:ascii="Times New Roman" w:hAnsi="Times New Roman" w:cs="Times New Roman"/>
                <w:noProof/>
                <w:webHidden/>
              </w:rPr>
              <w:fldChar w:fldCharType="end"/>
            </w:r>
          </w:hyperlink>
        </w:p>
        <w:p w:rsidR="003270E3" w:rsidRPr="003270E3" w:rsidRDefault="00A31548">
          <w:pPr>
            <w:pStyle w:val="TOC1"/>
            <w:rPr>
              <w:rFonts w:eastAsiaTheme="minorEastAsia"/>
              <w:b w:val="0"/>
              <w:sz w:val="22"/>
            </w:rPr>
          </w:pPr>
          <w:hyperlink w:anchor="_Toc3440711" w:history="1">
            <w:r w:rsidR="003270E3" w:rsidRPr="003270E3">
              <w:rPr>
                <w:rStyle w:val="Hyperlink"/>
              </w:rPr>
              <w:t>6</w:t>
            </w:r>
            <w:r w:rsidR="003270E3" w:rsidRPr="003270E3">
              <w:rPr>
                <w:rFonts w:eastAsiaTheme="minorEastAsia"/>
                <w:b w:val="0"/>
                <w:sz w:val="22"/>
              </w:rPr>
              <w:tab/>
            </w:r>
            <w:r w:rsidR="003270E3" w:rsidRPr="003270E3">
              <w:rPr>
                <w:rStyle w:val="Hyperlink"/>
              </w:rPr>
              <w:t>Work done</w:t>
            </w:r>
            <w:r w:rsidR="003270E3" w:rsidRPr="003270E3">
              <w:rPr>
                <w:webHidden/>
              </w:rPr>
              <w:tab/>
            </w:r>
            <w:r w:rsidR="003270E3" w:rsidRPr="003270E3">
              <w:rPr>
                <w:webHidden/>
              </w:rPr>
              <w:fldChar w:fldCharType="begin"/>
            </w:r>
            <w:r w:rsidR="003270E3" w:rsidRPr="003270E3">
              <w:rPr>
                <w:webHidden/>
              </w:rPr>
              <w:instrText xml:space="preserve"> PAGEREF _Toc3440711 \h </w:instrText>
            </w:r>
            <w:r w:rsidR="003270E3" w:rsidRPr="003270E3">
              <w:rPr>
                <w:webHidden/>
              </w:rPr>
            </w:r>
            <w:r w:rsidR="003270E3" w:rsidRPr="003270E3">
              <w:rPr>
                <w:webHidden/>
              </w:rPr>
              <w:fldChar w:fldCharType="separate"/>
            </w:r>
            <w:r w:rsidR="005A76A5">
              <w:rPr>
                <w:webHidden/>
              </w:rPr>
              <w:t>28</w:t>
            </w:r>
            <w:r w:rsidR="003270E3" w:rsidRPr="003270E3">
              <w:rPr>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12" w:history="1">
            <w:r w:rsidR="003270E3" w:rsidRPr="003270E3">
              <w:rPr>
                <w:rStyle w:val="Hyperlink"/>
                <w:rFonts w:ascii="Times New Roman" w:hAnsi="Times New Roman" w:cs="Times New Roman"/>
              </w:rPr>
              <w:t>6.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search</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2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13" w:history="1">
            <w:r w:rsidR="003270E3" w:rsidRPr="003270E3">
              <w:rPr>
                <w:rStyle w:val="Hyperlink"/>
                <w:rFonts w:ascii="Times New Roman" w:hAnsi="Times New Roman" w:cs="Times New Roman"/>
              </w:rPr>
              <w:t>6.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Dataset prepar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3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A31548">
          <w:pPr>
            <w:pStyle w:val="TOC2"/>
            <w:rPr>
              <w:rFonts w:ascii="Times New Roman" w:eastAsiaTheme="minorEastAsia" w:hAnsi="Times New Roman" w:cs="Times New Roman"/>
              <w:sz w:val="22"/>
            </w:rPr>
          </w:pPr>
          <w:hyperlink w:anchor="_Toc3440714" w:history="1">
            <w:r w:rsidR="003270E3" w:rsidRPr="003270E3">
              <w:rPr>
                <w:rStyle w:val="Hyperlink"/>
                <w:rFonts w:ascii="Times New Roman" w:hAnsi="Times New Roman" w:cs="Times New Roman"/>
              </w:rPr>
              <w:t>6.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9</w:t>
            </w:r>
            <w:r w:rsidR="003270E3" w:rsidRPr="003270E3">
              <w:rPr>
                <w:rFonts w:ascii="Times New Roman" w:hAnsi="Times New Roman" w:cs="Times New Roman"/>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15" w:history="1">
            <w:r w:rsidR="003270E3" w:rsidRPr="003270E3">
              <w:rPr>
                <w:rStyle w:val="Hyperlink"/>
                <w:rFonts w:ascii="Times New Roman" w:hAnsi="Times New Roman" w:cs="Times New Roman"/>
                <w:noProof/>
              </w:rPr>
              <w:t>6.3.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Mai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5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29</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16" w:history="1">
            <w:r w:rsidR="003270E3" w:rsidRPr="003270E3">
              <w:rPr>
                <w:rStyle w:val="Hyperlink"/>
                <w:rFonts w:ascii="Times New Roman" w:hAnsi="Times New Roman" w:cs="Times New Roman"/>
                <w:noProof/>
              </w:rPr>
              <w:t>6.3.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se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6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17" w:history="1">
            <w:r w:rsidR="003270E3" w:rsidRPr="003270E3">
              <w:rPr>
                <w:rStyle w:val="Hyperlink"/>
                <w:rFonts w:ascii="Times New Roman" w:hAnsi="Times New Roman" w:cs="Times New Roman"/>
                <w:bCs/>
                <w:noProof/>
              </w:rPr>
              <w:t>6.3.3</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bCs/>
                <w:noProof/>
              </w:rPr>
              <w:t>PreProcessing.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7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18" w:history="1">
            <w:r w:rsidR="003270E3" w:rsidRPr="003270E3">
              <w:rPr>
                <w:rStyle w:val="Hyperlink"/>
                <w:rFonts w:ascii="Times New Roman" w:hAnsi="Times New Roman" w:cs="Times New Roman"/>
                <w:noProof/>
              </w:rPr>
              <w:t>6.3.4</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normal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8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1</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19" w:history="1">
            <w:r w:rsidR="003270E3" w:rsidRPr="003270E3">
              <w:rPr>
                <w:rStyle w:val="Hyperlink"/>
                <w:rFonts w:ascii="Times New Roman" w:hAnsi="Times New Roman" w:cs="Times New Roman"/>
                <w:noProof/>
              </w:rPr>
              <w:t>6.3.5</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ocalBinaryPatter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2</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20" w:history="1">
            <w:r w:rsidR="003270E3" w:rsidRPr="003270E3">
              <w:rPr>
                <w:rStyle w:val="Hyperlink"/>
                <w:rFonts w:ascii="Times New Roman" w:hAnsi="Times New Roman" w:cs="Times New Roman"/>
                <w:noProof/>
              </w:rPr>
              <w:t>6.3.6</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bp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21" w:history="1">
            <w:r w:rsidR="003270E3" w:rsidRPr="003270E3">
              <w:rPr>
                <w:rStyle w:val="Hyperlink"/>
                <w:rFonts w:ascii="Times New Roman" w:hAnsi="Times New Roman" w:cs="Times New Roman"/>
                <w:noProof/>
              </w:rPr>
              <w:t>6.3.7</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Classific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1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22" w:history="1">
            <w:r w:rsidR="003270E3" w:rsidRPr="003270E3">
              <w:rPr>
                <w:rStyle w:val="Hyperlink"/>
                <w:rFonts w:ascii="Times New Roman" w:hAnsi="Times New Roman" w:cs="Times New Roman"/>
                <w:noProof/>
              </w:rPr>
              <w:t>6.3.8</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Evalu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2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5</w:t>
            </w:r>
            <w:r w:rsidR="003270E3" w:rsidRPr="003270E3">
              <w:rPr>
                <w:rFonts w:ascii="Times New Roman" w:hAnsi="Times New Roman" w:cs="Times New Roman"/>
                <w:noProof/>
                <w:webHidden/>
              </w:rPr>
              <w:fldChar w:fldCharType="end"/>
            </w:r>
          </w:hyperlink>
        </w:p>
        <w:p w:rsidR="003270E3" w:rsidRPr="003270E3" w:rsidRDefault="00A31548">
          <w:pPr>
            <w:pStyle w:val="TOC3"/>
            <w:tabs>
              <w:tab w:val="left" w:pos="1320"/>
              <w:tab w:val="right" w:leader="dot" w:pos="9109"/>
            </w:tabs>
            <w:rPr>
              <w:rFonts w:ascii="Times New Roman" w:eastAsiaTheme="minorEastAsia" w:hAnsi="Times New Roman" w:cs="Times New Roman"/>
              <w:noProof/>
            </w:rPr>
          </w:pPr>
          <w:hyperlink w:anchor="_Toc3440723" w:history="1">
            <w:r w:rsidR="003270E3" w:rsidRPr="003270E3">
              <w:rPr>
                <w:rStyle w:val="Hyperlink"/>
                <w:rFonts w:ascii="Times New Roman" w:hAnsi="Times New Roman" w:cs="Times New Roman"/>
                <w:noProof/>
              </w:rPr>
              <w:t>6.3.9</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Signature_verifier.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3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6</w:t>
            </w:r>
            <w:r w:rsidR="003270E3" w:rsidRPr="003270E3">
              <w:rPr>
                <w:rFonts w:ascii="Times New Roman" w:hAnsi="Times New Roman" w:cs="Times New Roman"/>
                <w:noProof/>
                <w:webHidden/>
              </w:rPr>
              <w:fldChar w:fldCharType="end"/>
            </w:r>
          </w:hyperlink>
        </w:p>
        <w:p w:rsidR="003270E3" w:rsidRPr="003270E3" w:rsidRDefault="00A31548">
          <w:pPr>
            <w:pStyle w:val="TOC1"/>
            <w:rPr>
              <w:rFonts w:eastAsiaTheme="minorEastAsia"/>
              <w:b w:val="0"/>
              <w:sz w:val="22"/>
            </w:rPr>
          </w:pPr>
          <w:hyperlink w:anchor="_Toc3440724" w:history="1">
            <w:r w:rsidR="003270E3" w:rsidRPr="003270E3">
              <w:rPr>
                <w:rStyle w:val="Hyperlink"/>
              </w:rPr>
              <w:t>7</w:t>
            </w:r>
            <w:r w:rsidR="003270E3" w:rsidRPr="003270E3">
              <w:rPr>
                <w:rFonts w:eastAsiaTheme="minorEastAsia"/>
                <w:b w:val="0"/>
                <w:sz w:val="22"/>
              </w:rPr>
              <w:tab/>
            </w:r>
            <w:r w:rsidR="003270E3" w:rsidRPr="003270E3">
              <w:rPr>
                <w:rStyle w:val="Hyperlink"/>
              </w:rPr>
              <w:t>Matching of implementation with proposed plan</w:t>
            </w:r>
            <w:r w:rsidR="003270E3" w:rsidRPr="003270E3">
              <w:rPr>
                <w:webHidden/>
              </w:rPr>
              <w:tab/>
            </w:r>
            <w:r w:rsidR="003270E3" w:rsidRPr="003270E3">
              <w:rPr>
                <w:webHidden/>
              </w:rPr>
              <w:fldChar w:fldCharType="begin"/>
            </w:r>
            <w:r w:rsidR="003270E3" w:rsidRPr="003270E3">
              <w:rPr>
                <w:webHidden/>
              </w:rPr>
              <w:instrText xml:space="preserve"> PAGEREF _Toc3440724 \h </w:instrText>
            </w:r>
            <w:r w:rsidR="003270E3" w:rsidRPr="003270E3">
              <w:rPr>
                <w:webHidden/>
              </w:rPr>
            </w:r>
            <w:r w:rsidR="003270E3" w:rsidRPr="003270E3">
              <w:rPr>
                <w:webHidden/>
              </w:rPr>
              <w:fldChar w:fldCharType="separate"/>
            </w:r>
            <w:r w:rsidR="005A76A5">
              <w:rPr>
                <w:webHidden/>
              </w:rPr>
              <w:t>37</w:t>
            </w:r>
            <w:r w:rsidR="003270E3" w:rsidRPr="003270E3">
              <w:rPr>
                <w:webHidden/>
              </w:rPr>
              <w:fldChar w:fldCharType="end"/>
            </w:r>
          </w:hyperlink>
        </w:p>
        <w:p w:rsidR="003270E3" w:rsidRPr="003270E3" w:rsidRDefault="00A31548">
          <w:pPr>
            <w:pStyle w:val="TOC1"/>
            <w:rPr>
              <w:rFonts w:eastAsiaTheme="minorEastAsia"/>
              <w:b w:val="0"/>
              <w:sz w:val="22"/>
            </w:rPr>
          </w:pPr>
          <w:hyperlink w:anchor="_Toc3440725" w:history="1">
            <w:r w:rsidR="003270E3" w:rsidRPr="003270E3">
              <w:rPr>
                <w:rStyle w:val="Hyperlink"/>
              </w:rPr>
              <w:t>8</w:t>
            </w:r>
            <w:r w:rsidR="003270E3" w:rsidRPr="003270E3">
              <w:rPr>
                <w:rFonts w:eastAsiaTheme="minorEastAsia"/>
                <w:b w:val="0"/>
                <w:sz w:val="22"/>
              </w:rPr>
              <w:tab/>
            </w:r>
            <w:r w:rsidR="003270E3" w:rsidRPr="003270E3">
              <w:rPr>
                <w:rStyle w:val="Hyperlink"/>
              </w:rPr>
              <w:t>References</w:t>
            </w:r>
            <w:r w:rsidR="003270E3" w:rsidRPr="003270E3">
              <w:rPr>
                <w:webHidden/>
              </w:rPr>
              <w:tab/>
            </w:r>
            <w:r w:rsidR="003270E3" w:rsidRPr="003270E3">
              <w:rPr>
                <w:webHidden/>
              </w:rPr>
              <w:fldChar w:fldCharType="begin"/>
            </w:r>
            <w:r w:rsidR="003270E3" w:rsidRPr="003270E3">
              <w:rPr>
                <w:webHidden/>
              </w:rPr>
              <w:instrText xml:space="preserve"> PAGEREF _Toc3440725 \h </w:instrText>
            </w:r>
            <w:r w:rsidR="003270E3" w:rsidRPr="003270E3">
              <w:rPr>
                <w:webHidden/>
              </w:rPr>
            </w:r>
            <w:r w:rsidR="003270E3" w:rsidRPr="003270E3">
              <w:rPr>
                <w:webHidden/>
              </w:rPr>
              <w:fldChar w:fldCharType="separate"/>
            </w:r>
            <w:r w:rsidR="005A76A5">
              <w:rPr>
                <w:webHidden/>
              </w:rPr>
              <w:t>38</w:t>
            </w:r>
            <w:r w:rsidR="003270E3" w:rsidRPr="003270E3">
              <w:rPr>
                <w:webHidden/>
              </w:rPr>
              <w:fldChar w:fldCharType="end"/>
            </w:r>
          </w:hyperlink>
        </w:p>
        <w:p w:rsidR="00357AC9" w:rsidRPr="00472F78" w:rsidRDefault="00357AC9">
          <w:pPr>
            <w:rPr>
              <w:rFonts w:ascii="Times New Roman" w:hAnsi="Times New Roman" w:cs="Times New Roman"/>
            </w:rPr>
          </w:pPr>
          <w:r w:rsidRPr="003270E3">
            <w:rPr>
              <w:rFonts w:ascii="Times New Roman" w:hAnsi="Times New Roman" w:cs="Times New Roman"/>
              <w:b/>
              <w:bCs/>
              <w:noProof/>
              <w:sz w:val="28"/>
              <w:szCs w:val="28"/>
            </w:rPr>
            <w:fldChar w:fldCharType="end"/>
          </w:r>
        </w:p>
      </w:sdtContent>
    </w:sdt>
    <w:p w:rsidR="007D0A96" w:rsidRPr="00472F78" w:rsidRDefault="007D0A96" w:rsidP="003260EC">
      <w:pPr>
        <w:pStyle w:val="Heading1"/>
        <w:numPr>
          <w:ilvl w:val="0"/>
          <w:numId w:val="2"/>
        </w:numPr>
        <w:tabs>
          <w:tab w:val="left" w:pos="540"/>
        </w:tabs>
        <w:ind w:left="540" w:hanging="540"/>
        <w:rPr>
          <w:rFonts w:ascii="Times New Roman" w:hAnsi="Times New Roman" w:cs="Times New Roman"/>
          <w:b/>
          <w:color w:val="auto"/>
        </w:rPr>
      </w:pPr>
      <w:bookmarkStart w:id="0" w:name="_Toc3440696"/>
      <w:r w:rsidRPr="00472F78">
        <w:rPr>
          <w:rFonts w:ascii="Times New Roman" w:hAnsi="Times New Roman" w:cs="Times New Roman"/>
          <w:b/>
          <w:color w:val="auto"/>
        </w:rPr>
        <w:lastRenderedPageBreak/>
        <w:t>Introduction</w:t>
      </w:r>
      <w:bookmarkEnd w:id="0"/>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1" w:name="_Toc3440697"/>
      <w:r w:rsidRPr="00472F78">
        <w:rPr>
          <w:rFonts w:cs="Times New Roman"/>
        </w:rPr>
        <w:t>Real life applications</w:t>
      </w:r>
      <w:bookmarkEnd w:id="1"/>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2" w:name="_Toc3440698"/>
      <w:r w:rsidRPr="00472F78">
        <w:rPr>
          <w:rFonts w:cs="Times New Roman"/>
        </w:rPr>
        <w:t>Types &amp; meth</w:t>
      </w:r>
      <w:r w:rsidR="000A2A9B" w:rsidRPr="00472F78">
        <w:rPr>
          <w:rFonts w:cs="Times New Roman"/>
        </w:rPr>
        <w:t>ods of Signature Verification</w:t>
      </w:r>
      <w:bookmarkEnd w:id="2"/>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3" w:name="_Toc3440699"/>
      <w:r w:rsidRPr="00472F78">
        <w:rPr>
          <w:rFonts w:cs="Times New Roman"/>
        </w:rPr>
        <w:lastRenderedPageBreak/>
        <w:t>Performance evaluation parameters</w:t>
      </w:r>
      <w:bookmarkEnd w:id="3"/>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5A76A5">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3260EC">
      <w:pPr>
        <w:pStyle w:val="Heading1"/>
        <w:numPr>
          <w:ilvl w:val="0"/>
          <w:numId w:val="2"/>
        </w:numPr>
        <w:ind w:left="540" w:hanging="540"/>
        <w:rPr>
          <w:rFonts w:ascii="Times New Roman" w:hAnsi="Times New Roman" w:cs="Times New Roman"/>
          <w:b/>
          <w:color w:val="auto"/>
        </w:rPr>
      </w:pPr>
      <w:bookmarkStart w:id="4" w:name="_Toc3440700"/>
      <w:r w:rsidRPr="00472F78">
        <w:rPr>
          <w:rFonts w:ascii="Times New Roman" w:hAnsi="Times New Roman" w:cs="Times New Roman"/>
          <w:b/>
          <w:color w:val="auto"/>
        </w:rPr>
        <w:t>Motivation</w:t>
      </w:r>
      <w:bookmarkEnd w:id="4"/>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5" w:name="_Toc3440701"/>
      <w:r w:rsidRPr="00472F78">
        <w:rPr>
          <w:rFonts w:ascii="Times New Roman" w:hAnsi="Times New Roman" w:cs="Times New Roman"/>
          <w:b/>
          <w:color w:val="auto"/>
        </w:rPr>
        <w:t>Problem definition</w:t>
      </w:r>
      <w:bookmarkEnd w:id="5"/>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3260EC">
      <w:pPr>
        <w:pStyle w:val="Heading1"/>
        <w:numPr>
          <w:ilvl w:val="0"/>
          <w:numId w:val="2"/>
        </w:numPr>
        <w:ind w:left="360"/>
        <w:rPr>
          <w:rFonts w:ascii="Times New Roman" w:hAnsi="Times New Roman" w:cs="Times New Roman"/>
          <w:b/>
          <w:color w:val="auto"/>
          <w:lang w:val="en-IN"/>
        </w:rPr>
      </w:pPr>
      <w:bookmarkStart w:id="6" w:name="_Toc3440702"/>
      <w:r w:rsidRPr="00472F78">
        <w:rPr>
          <w:rFonts w:ascii="Times New Roman" w:hAnsi="Times New Roman" w:cs="Times New Roman"/>
          <w:b/>
          <w:color w:val="auto"/>
          <w:lang w:val="en-IN"/>
        </w:rPr>
        <w:lastRenderedPageBreak/>
        <w:t>Literature review</w:t>
      </w:r>
      <w:bookmarkEnd w:id="6"/>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4928"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A31548"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752;mso-position-horizontal-relative:text;mso-position-vertical-relative:text" stroked="f">
            <v:textbox style="mso-next-textbox:#_x0000_s1026;mso-fit-shape-to-text:t" inset="0,0,0,0">
              <w:txbxContent>
                <w:p w:rsidR="00153339" w:rsidRPr="00F83610" w:rsidRDefault="00153339"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5A76A5">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8000"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1548">
        <w:rPr>
          <w:noProof/>
        </w:rPr>
        <w:pict>
          <v:shape id="_x0000_s1027" type="#_x0000_t202" style="position:absolute;left:0;text-align:left;margin-left:259.75pt;margin-top:152.4pt;width:211.2pt;height:21pt;z-index:251659776;mso-position-horizontal-relative:text;mso-position-vertical-relative:text" stroked="f">
            <v:textbox style="mso-next-textbox:#_x0000_s1027;mso-fit-shape-to-text:t" inset="0,0,0,0">
              <w:txbxContent>
                <w:p w:rsidR="00153339" w:rsidRPr="00F83610" w:rsidRDefault="00153339"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5A76A5">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5A76A5">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A31548"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800;mso-position-horizontal-relative:text;mso-position-vertical-relative:text" stroked="f">
            <v:textbox style="mso-next-textbox:#_x0000_s1028;mso-fit-shape-to-text:t" inset="0,0,0,0">
              <w:txbxContent>
                <w:p w:rsidR="00153339" w:rsidRPr="00F83610" w:rsidRDefault="0015333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5A76A5">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51072"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5A76A5">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4144"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A31548"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824;mso-position-horizontal-relative:text;mso-position-vertical-relative:text" stroked="f">
            <v:textbox style="mso-next-textbox:#_x0000_s1029;mso-fit-shape-to-text:t" inset="0,0,0,0">
              <w:txbxContent>
                <w:p w:rsidR="00153339" w:rsidRPr="00F83610" w:rsidRDefault="0015333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5A76A5">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7216"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1548">
        <w:rPr>
          <w:noProof/>
        </w:rPr>
        <w:pict>
          <v:shape id="_x0000_s1030" type="#_x0000_t202" style="position:absolute;left:0;text-align:left;margin-left:255.9pt;margin-top:179.05pt;width:179.35pt;height:22.65pt;z-index:251662848;mso-position-horizontal-relative:text;mso-position-vertical-relative:text" stroked="f">
            <v:textbox style="mso-next-textbox:#_x0000_s1030;mso-fit-shape-to-text:t" inset="0,0,0,0">
              <w:txbxContent>
                <w:p w:rsidR="00153339" w:rsidRPr="00F83610" w:rsidRDefault="00153339"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5A76A5">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5A76A5">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71552"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A31548">
        <w:rPr>
          <w:noProof/>
        </w:rPr>
        <w:pict>
          <v:shape id="_x0000_s1031" type="#_x0000_t202" style="position:absolute;left:0;text-align:left;margin-left:223.75pt;margin-top:273.1pt;width:227.15pt;height:22.65pt;z-index:251663872;mso-position-horizontal-relative:text;mso-position-vertical-relative:text" stroked="f">
            <v:textbox style="mso-next-textbox:#_x0000_s1031;mso-fit-shape-to-text:t" inset="0,0,0,0">
              <w:txbxContent>
                <w:p w:rsidR="00153339" w:rsidRPr="009B2AC0" w:rsidRDefault="00153339"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5A76A5">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65408"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A31548"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920;mso-position-horizontal-relative:text;mso-position-vertical-relative:text" stroked="f">
            <v:textbox style="mso-next-textbox:#_x0000_s1036;mso-fit-shape-to-text:t" inset="0,0,0,0">
              <w:txbxContent>
                <w:p w:rsidR="00153339" w:rsidRPr="00C465E3" w:rsidRDefault="00153339"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5A76A5">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A31548"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896;mso-position-horizontal-relative:text;mso-position-vertical-relative:text" stroked="f">
            <v:textbox style="mso-next-textbox:#_x0000_s1034;mso-fit-shape-to-text:t" inset="0,0,0,0">
              <w:txbxContent>
                <w:p w:rsidR="00153339" w:rsidRPr="00DC175C" w:rsidRDefault="00153339"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5A76A5">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68480"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7" w:name="_Toc3440703"/>
      <w:r w:rsidRPr="00472F78">
        <w:rPr>
          <w:rFonts w:ascii="Times New Roman" w:hAnsi="Times New Roman" w:cs="Times New Roman"/>
          <w:b/>
          <w:color w:val="auto"/>
        </w:rPr>
        <w:lastRenderedPageBreak/>
        <w:t>Proposed work (algorithm/ techniques/ experimental setup)</w:t>
      </w:r>
      <w:bookmarkEnd w:id="7"/>
    </w:p>
    <w:p w:rsidR="00357AC9" w:rsidRPr="00472F78" w:rsidRDefault="00357AC9" w:rsidP="008471D7">
      <w:pPr>
        <w:jc w:val="both"/>
        <w:rPr>
          <w:rFonts w:ascii="Times New Roman" w:hAnsi="Times New Roman" w:cs="Times New Roman"/>
          <w:sz w:val="24"/>
        </w:rPr>
      </w:pPr>
    </w:p>
    <w:p w:rsidR="005B076B" w:rsidRPr="00472F78" w:rsidRDefault="005B076B" w:rsidP="003260EC">
      <w:pPr>
        <w:pStyle w:val="Heading2"/>
        <w:numPr>
          <w:ilvl w:val="1"/>
          <w:numId w:val="2"/>
        </w:numPr>
        <w:ind w:left="450"/>
        <w:rPr>
          <w:rFonts w:cs="Times New Roman"/>
        </w:rPr>
      </w:pPr>
      <w:bookmarkStart w:id="8" w:name="_Toc3440704"/>
      <w:r w:rsidRPr="00472F78">
        <w:rPr>
          <w:rFonts w:cs="Times New Roman"/>
        </w:rPr>
        <w:t>Algorithm to be used</w:t>
      </w:r>
      <w:bookmarkEnd w:id="8"/>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w:t>
      </w:r>
      <w:r w:rsidR="004F7D73">
        <w:rPr>
          <w:rFonts w:ascii="Times New Roman" w:hAnsi="Times New Roman" w:cs="Times New Roman"/>
          <w:sz w:val="24"/>
        </w:rPr>
        <w:t>RGB to Grey</w:t>
      </w:r>
      <w:r w:rsidR="005B076B" w:rsidRPr="00472F78">
        <w:rPr>
          <w:rFonts w:ascii="Times New Roman" w:hAnsi="Times New Roman" w:cs="Times New Roman"/>
          <w:sz w:val="24"/>
        </w:rPr>
        <w:t xml:space="preserve">, </w:t>
      </w:r>
      <w:r w:rsidR="004F7D73">
        <w:rPr>
          <w:rFonts w:ascii="Times New Roman" w:hAnsi="Times New Roman" w:cs="Times New Roman"/>
          <w:sz w:val="24"/>
        </w:rPr>
        <w:t>thresholding</w:t>
      </w:r>
      <w:r w:rsidR="005B076B" w:rsidRPr="00472F78">
        <w:rPr>
          <w:rFonts w:ascii="Times New Roman" w:hAnsi="Times New Roman" w:cs="Times New Roman"/>
          <w:sz w:val="24"/>
        </w:rPr>
        <w:t>, Boundary</w:t>
      </w:r>
      <w:r w:rsidR="004F7D73">
        <w:rPr>
          <w:rFonts w:ascii="Times New Roman" w:hAnsi="Times New Roman" w:cs="Times New Roman"/>
          <w:sz w:val="24"/>
        </w:rPr>
        <w:t xml:space="preserve"> </w:t>
      </w:r>
      <w:r w:rsidR="005B076B" w:rsidRPr="00472F78">
        <w:rPr>
          <w:rFonts w:ascii="Times New Roman" w:hAnsi="Times New Roman" w:cs="Times New Roman"/>
          <w:sz w:val="24"/>
        </w:rPr>
        <w:t>Box</w:t>
      </w:r>
      <w:r w:rsidR="004F7D73">
        <w:rPr>
          <w:rFonts w:ascii="Times New Roman" w:hAnsi="Times New Roman" w:cs="Times New Roman"/>
          <w:sz w:val="24"/>
        </w:rPr>
        <w:t xml:space="preserve"> cropping</w:t>
      </w:r>
      <w:r w:rsidR="005B076B" w:rsidRPr="00472F78">
        <w:rPr>
          <w:rFonts w:ascii="Times New Roman" w:hAnsi="Times New Roman" w:cs="Times New Roman"/>
          <w:sz w:val="24"/>
        </w:rPr>
        <w:t xml:space="preserve"> and noise removal filters. In feature extraction stage </w:t>
      </w:r>
      <w:r w:rsidR="009546EB">
        <w:rPr>
          <w:rFonts w:ascii="Times New Roman" w:hAnsi="Times New Roman" w:cs="Times New Roman"/>
          <w:sz w:val="24"/>
        </w:rPr>
        <w:t xml:space="preserve">different set of </w:t>
      </w:r>
      <w:r w:rsidR="004F7D73">
        <w:rPr>
          <w:rFonts w:ascii="Times New Roman" w:hAnsi="Times New Roman" w:cs="Times New Roman"/>
          <w:sz w:val="24"/>
        </w:rPr>
        <w:t xml:space="preserve">shape and size </w:t>
      </w:r>
      <w:r w:rsidR="009546EB">
        <w:rPr>
          <w:rFonts w:ascii="Times New Roman" w:hAnsi="Times New Roman" w:cs="Times New Roman"/>
          <w:sz w:val="24"/>
        </w:rPr>
        <w:t>based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w:t>
      </w:r>
      <w:r w:rsidR="004F7D73">
        <w:rPr>
          <w:rFonts w:ascii="Times New Roman" w:hAnsi="Times New Roman" w:cs="Times New Roman"/>
          <w:sz w:val="24"/>
        </w:rPr>
        <w:t>texture based LBP</w:t>
      </w:r>
      <w:r w:rsidR="00AB6ED4">
        <w:rPr>
          <w:rFonts w:ascii="Times New Roman" w:hAnsi="Times New Roman" w:cs="Times New Roman"/>
          <w:sz w:val="24"/>
        </w:rPr>
        <w:t xml:space="preserve"> </w:t>
      </w:r>
      <w:r w:rsidR="009546EB">
        <w:rPr>
          <w:rFonts w:ascii="Times New Roman" w:hAnsi="Times New Roman" w:cs="Times New Roman"/>
          <w:sz w:val="24"/>
        </w:rPr>
        <w:t>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FE46B1">
        <w:rPr>
          <w:noProof/>
          <w:color w:val="000000"/>
          <w:szCs w:val="20"/>
        </w:rPr>
        <w:drawing>
          <wp:inline distT="0" distB="0" distL="0" distR="0">
            <wp:extent cx="5677758" cy="39166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3">
                      <a:extLst>
                        <a:ext uri="{28A0092B-C50C-407E-A947-70E740481C1C}">
                          <a14:useLocalDpi xmlns:a14="http://schemas.microsoft.com/office/drawing/2010/main" val="0"/>
                        </a:ext>
                      </a:extLst>
                    </a:blip>
                    <a:srcRect r="6789"/>
                    <a:stretch>
                      <a:fillRect/>
                    </a:stretch>
                  </pic:blipFill>
                  <pic:spPr bwMode="auto">
                    <a:xfrm>
                      <a:off x="0" y="0"/>
                      <a:ext cx="5693603" cy="3927610"/>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5A76A5">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BF020A" w:rsidRDefault="00BF020A" w:rsidP="003260EC">
      <w:pPr>
        <w:pStyle w:val="Heading2"/>
        <w:numPr>
          <w:ilvl w:val="1"/>
          <w:numId w:val="14"/>
        </w:numPr>
      </w:pPr>
      <w:bookmarkStart w:id="9" w:name="_Toc3440705"/>
      <w:r w:rsidRPr="00BF020A">
        <w:lastRenderedPageBreak/>
        <w:t>Otsu thresholding</w:t>
      </w:r>
      <w:bookmarkEnd w:id="9"/>
    </w:p>
    <w:p w:rsidR="00BF020A" w:rsidRPr="007B77C6" w:rsidRDefault="00BF020A" w:rsidP="00DE2296">
      <w:pPr>
        <w:pStyle w:val="NormalWeb"/>
        <w:shd w:val="clear" w:color="auto" w:fill="FFFFFF"/>
        <w:spacing w:line="330" w:lineRule="atLeast"/>
        <w:ind w:firstLine="480"/>
        <w:jc w:val="both"/>
      </w:pPr>
      <w:r w:rsidRPr="00BF020A">
        <w:rPr>
          <w:color w:val="000000"/>
        </w:rPr>
        <w:t xml:space="preserve">In global thresholding, we used an arbitrary value for threshold value, right? So, how can we </w:t>
      </w:r>
      <w:r w:rsidRPr="007B77C6">
        <w:t>know a value we selected is good or not? Answer is, trial and error method. But consider a </w:t>
      </w:r>
      <w:r w:rsidRPr="007B77C6">
        <w:rPr>
          <w:b/>
          <w:bCs/>
        </w:rPr>
        <w:t>bimodal image</w:t>
      </w:r>
      <w:r w:rsidRPr="007B77C6">
        <w:t> (</w:t>
      </w:r>
      <w:r w:rsidRPr="007B77C6">
        <w:rPr>
          <w:rStyle w:val="Emphasis"/>
        </w:rPr>
        <w:t>In simple words, bimodal image is an image whose histogram has two peaks</w:t>
      </w:r>
      <w:r w:rsidRPr="007B77C6">
        <w:t xml:space="preserve">). For that image, we can approximately take a value in the middle of those peaks as threshold value, </w:t>
      </w:r>
      <w:r w:rsidR="0085544E" w:rsidRPr="007B77C6">
        <w:t xml:space="preserve">right? </w:t>
      </w:r>
      <w:r w:rsidRPr="007B77C6">
        <w:t>That is what Otsu binarization does. So in simple words, it automatically calculates a threshold value from image histogram for a bimodal image. (For images which are not bimodal, binarization won’t be accurate.)</w:t>
      </w:r>
    </w:p>
    <w:p w:rsidR="00BF020A" w:rsidRPr="007B77C6" w:rsidRDefault="00BF020A" w:rsidP="00DE2296">
      <w:pPr>
        <w:pStyle w:val="NormalWeb"/>
        <w:shd w:val="clear" w:color="auto" w:fill="FFFFFF"/>
        <w:spacing w:line="330" w:lineRule="atLeast"/>
        <w:ind w:firstLine="720"/>
        <w:jc w:val="both"/>
      </w:pPr>
      <w:r w:rsidRPr="007B77C6">
        <w:t>For this, our </w:t>
      </w:r>
      <w:hyperlink r:id="rId24" w:anchor="gae8a4a146d1ca78c626a53577199e9c57" w:tooltip="Applies a fixed-level threshold to each array element. " w:history="1">
        <w:r w:rsidRPr="007B77C6">
          <w:rPr>
            <w:rStyle w:val="Hyperlink"/>
            <w:b/>
            <w:bCs/>
            <w:color w:val="auto"/>
          </w:rPr>
          <w:t>cv.threshold()</w:t>
        </w:r>
      </w:hyperlink>
      <w:r w:rsidRPr="007B77C6">
        <w:t> function is used, but pass an extra flag, </w:t>
      </w:r>
      <w:hyperlink r:id="rId25" w:anchor="ggaa9e58d2860d4afa658ef70a9b1115576a95251923e8e22f368ffa86ba8bce87ff" w:tooltip="flag, use Otsu algorithm to choose the optimal threshold value " w:history="1">
        <w:r w:rsidRPr="007B77C6">
          <w:rPr>
            <w:rStyle w:val="Hyperlink"/>
            <w:b/>
            <w:bCs/>
            <w:color w:val="auto"/>
          </w:rPr>
          <w:t>cv.THRESH_OTSU</w:t>
        </w:r>
      </w:hyperlink>
      <w:r w:rsidRPr="007B77C6">
        <w:t>. </w:t>
      </w:r>
      <w:r w:rsidRPr="007B77C6">
        <w:rPr>
          <w:b/>
          <w:bCs/>
        </w:rPr>
        <w:t>For threshold value, simply pass zero</w:t>
      </w:r>
      <w:r w:rsidRPr="007B77C6">
        <w:t>. Then the algorithm finds the optimal threshold value and returns you as the second output, retVal. If Otsu thresholding is not used, retVal is same as the threshold value you used.</w:t>
      </w:r>
    </w:p>
    <w:p w:rsidR="00BF020A" w:rsidRPr="007B77C6" w:rsidRDefault="00BF020A" w:rsidP="00DE2296">
      <w:pPr>
        <w:pStyle w:val="NormalWeb"/>
        <w:shd w:val="clear" w:color="auto" w:fill="FFFFFF"/>
        <w:spacing w:line="330" w:lineRule="atLeast"/>
        <w:ind w:firstLine="720"/>
        <w:jc w:val="both"/>
      </w:pPr>
      <w:r w:rsidRPr="007B77C6">
        <w:t>Check out below example. Input image is a noisy image. In first case, I applied global thresholding for a value of 127. In second case, I applied Otsu’s thresholding directly. In third case, I filtered image with a 5x5 gaussian kernel to remove the noise, then applied Otsu thresholding. See how noise filtering improves the result.</w:t>
      </w:r>
    </w:p>
    <w:p w:rsidR="00BF020A" w:rsidRPr="007B77C6" w:rsidRDefault="00BF020A" w:rsidP="00BF020A">
      <w:pPr>
        <w:jc w:val="both"/>
        <w:rPr>
          <w:rFonts w:ascii="Times New Roman" w:hAnsi="Times New Roman" w:cs="Times New Roman"/>
          <w:b/>
          <w:sz w:val="24"/>
          <w:szCs w:val="24"/>
        </w:rPr>
      </w:pPr>
      <w:r w:rsidRPr="007B77C6">
        <w:rPr>
          <w:rFonts w:ascii="Times New Roman" w:hAnsi="Times New Roman" w:cs="Times New Roman"/>
          <w:b/>
          <w:sz w:val="24"/>
          <w:szCs w:val="24"/>
        </w:rPr>
        <w:t>Algorithm</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histogram and probabilities of each intensity level</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et up initial \omega _{i}(0) and \mu _{i}(0)</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tep through all possible thresholds {\displaystyle t=1,\ldots } maximum intensity</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Update \omega _{i} and \mu _{i}</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sigma _{b}^{2}(t)</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Desired threshold corresponds to the maximum \sigma _{b}^{2}(t)</w:t>
      </w:r>
    </w:p>
    <w:p w:rsidR="00BF020A" w:rsidRDefault="00BF020A" w:rsidP="00BF020A"/>
    <w:p w:rsidR="007B77C6" w:rsidRDefault="007B77C6" w:rsidP="00506555">
      <w:pPr>
        <w:ind w:firstLine="480"/>
        <w:jc w:val="both"/>
        <w:rPr>
          <w:rFonts w:ascii="Times New Roman" w:hAnsi="Times New Roman" w:cs="Times New Roman"/>
          <w:color w:val="252525"/>
          <w:sz w:val="24"/>
          <w:szCs w:val="24"/>
          <w:shd w:val="clear" w:color="auto" w:fill="FFFFFF"/>
        </w:rPr>
      </w:pPr>
      <w:r w:rsidRPr="007B77C6">
        <w:rPr>
          <w:rFonts w:ascii="Times New Roman" w:hAnsi="Times New Roman" w:cs="Times New Roman"/>
          <w:color w:val="252525"/>
          <w:sz w:val="24"/>
          <w:szCs w:val="24"/>
          <w:shd w:val="clear" w:color="auto" w:fill="FFFFFF"/>
        </w:rPr>
        <w:t>Otsu’s method exhibits the relatively good performance if the histogram can be assumed to have bimodal distribution and assumed to possess a deep and sharp valley between two peaks. But if the object area is small compared with the background area, the histogram no longer exhibits bimodality.</w:t>
      </w:r>
      <w:hyperlink r:id="rId26" w:anchor="cite_note-kittler1985threshold-4" w:history="1">
        <w:r w:rsidRPr="007B77C6">
          <w:rPr>
            <w:rStyle w:val="mw-reflink-text"/>
            <w:rFonts w:ascii="Times New Roman" w:hAnsi="Times New Roman" w:cs="Times New Roman"/>
            <w:color w:val="0B0080"/>
            <w:sz w:val="24"/>
            <w:szCs w:val="24"/>
            <w:shd w:val="clear" w:color="auto" w:fill="FFFFFF"/>
            <w:vertAlign w:val="superscript"/>
          </w:rPr>
          <w:t>[4]</w:t>
        </w:r>
      </w:hyperlink>
      <w:r w:rsidRPr="007B77C6">
        <w:rPr>
          <w:rFonts w:ascii="Times New Roman" w:hAnsi="Times New Roman" w:cs="Times New Roman"/>
          <w:color w:val="252525"/>
          <w:sz w:val="24"/>
          <w:szCs w:val="24"/>
          <w:shd w:val="clear" w:color="auto" w:fill="FFFFFF"/>
        </w:rPr>
        <w:t> And if the variances of the object and the background intensities are large compared to the mean difference, or the image is severely corrupted by additive noise, the sharp valley of the gray level histogram is degraded. Then the possibly incorrect threshold determined by Otsu’s method results in the segmentation error.</w:t>
      </w:r>
    </w:p>
    <w:p w:rsidR="00506555" w:rsidRDefault="00506555" w:rsidP="00506555">
      <w:pPr>
        <w:ind w:firstLine="480"/>
        <w:jc w:val="center"/>
        <w:rPr>
          <w:rFonts w:ascii="Times New Roman" w:hAnsi="Times New Roman" w:cs="Times New Roman"/>
          <w:sz w:val="24"/>
          <w:szCs w:val="24"/>
        </w:rPr>
      </w:pPr>
      <w:r>
        <w:rPr>
          <w:noProof/>
        </w:rPr>
        <w:lastRenderedPageBreak/>
        <w:drawing>
          <wp:inline distT="0" distB="0" distL="0" distR="0">
            <wp:extent cx="4290060" cy="3048000"/>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90060" cy="3048000"/>
                    </a:xfrm>
                    <a:prstGeom prst="rect">
                      <a:avLst/>
                    </a:prstGeom>
                    <a:noFill/>
                    <a:ln>
                      <a:noFill/>
                    </a:ln>
                  </pic:spPr>
                </pic:pic>
              </a:graphicData>
            </a:graphic>
          </wp:inline>
        </w:drawing>
      </w:r>
    </w:p>
    <w:p w:rsidR="00506555" w:rsidRDefault="00506555" w:rsidP="00506555">
      <w:pPr>
        <w:ind w:firstLine="480"/>
        <w:jc w:val="center"/>
        <w:rPr>
          <w:rFonts w:ascii="Times New Roman" w:hAnsi="Times New Roman" w:cs="Times New Roman"/>
          <w:sz w:val="24"/>
          <w:szCs w:val="24"/>
        </w:rPr>
      </w:pPr>
    </w:p>
    <w:p w:rsidR="00890147" w:rsidRPr="00506555" w:rsidRDefault="00890147" w:rsidP="00506555">
      <w:pPr>
        <w:ind w:firstLine="480"/>
        <w:jc w:val="center"/>
        <w:rPr>
          <w:rFonts w:ascii="Times New Roman" w:hAnsi="Times New Roman" w:cs="Times New Roman"/>
          <w:sz w:val="24"/>
          <w:szCs w:val="24"/>
        </w:rPr>
      </w:pPr>
    </w:p>
    <w:p w:rsidR="009A0A70" w:rsidRDefault="009A0A70" w:rsidP="003260EC">
      <w:pPr>
        <w:pStyle w:val="Heading2"/>
        <w:numPr>
          <w:ilvl w:val="1"/>
          <w:numId w:val="15"/>
        </w:numPr>
      </w:pPr>
      <w:bookmarkStart w:id="10" w:name="_Toc3440706"/>
      <w:r>
        <w:t>Local Binary Patterns</w:t>
      </w:r>
      <w:bookmarkEnd w:id="10"/>
    </w:p>
    <w:p w:rsidR="00890147" w:rsidRPr="00890147" w:rsidRDefault="00890147" w:rsidP="00890147"/>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Local Binary Patterns, or LBPs for short, are a texture descriptor made popular by the work of Ojala et al. in their 2002 paper, </w:t>
      </w:r>
      <w:hyperlink r:id="rId28" w:tgtFrame="_blank" w:history="1">
        <w:r w:rsidRPr="0076297A">
          <w:rPr>
            <w:rStyle w:val="Hyperlink"/>
            <w:iCs/>
            <w:color w:val="auto"/>
            <w:bdr w:val="none" w:sz="0" w:space="0" w:color="auto" w:frame="1"/>
          </w:rPr>
          <w:t>Multiresolution Grayscale and Rotation Invariant Texture Classification with Local Binary Patterns</w:t>
        </w:r>
      </w:hyperlink>
      <w:r w:rsidRPr="0076297A">
        <w:rPr>
          <w:iCs/>
          <w:bdr w:val="none" w:sz="0" w:space="0" w:color="auto" w:frame="1"/>
        </w:rPr>
        <w:t> </w:t>
      </w:r>
      <w:r w:rsidRPr="0076297A">
        <w:t>(although the concept of LBPs were introduced as early as 1993).</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Unlike </w:t>
      </w:r>
      <w:hyperlink r:id="rId29" w:tgtFrame="_blank" w:history="1">
        <w:r w:rsidRPr="0076297A">
          <w:rPr>
            <w:rStyle w:val="Hyperlink"/>
            <w:color w:val="auto"/>
            <w:bdr w:val="none" w:sz="0" w:space="0" w:color="auto" w:frame="1"/>
          </w:rPr>
          <w:t>Haralick texture features</w:t>
        </w:r>
      </w:hyperlink>
      <w:r w:rsidRPr="0076297A">
        <w:t> that compute a </w:t>
      </w:r>
      <w:r w:rsidRPr="0076297A">
        <w:rPr>
          <w:rStyle w:val="Emphasis"/>
          <w:i w:val="0"/>
          <w:bdr w:val="none" w:sz="0" w:space="0" w:color="auto" w:frame="1"/>
        </w:rPr>
        <w:t>global representation</w:t>
      </w:r>
      <w:r w:rsidRPr="0076297A">
        <w:t> of texture based on the </w:t>
      </w:r>
      <w:hyperlink r:id="rId30" w:tgtFrame="_blank" w:history="1">
        <w:r w:rsidRPr="0076297A">
          <w:rPr>
            <w:rStyle w:val="Hyperlink"/>
            <w:color w:val="auto"/>
            <w:bdr w:val="none" w:sz="0" w:space="0" w:color="auto" w:frame="1"/>
          </w:rPr>
          <w:t>Gray Level Co-occurrence Matrix</w:t>
        </w:r>
      </w:hyperlink>
      <w:r w:rsidRPr="0076297A">
        <w:t>, LBPs instead compute a </w:t>
      </w:r>
      <w:r w:rsidRPr="0076297A">
        <w:rPr>
          <w:rStyle w:val="Emphasis"/>
          <w:i w:val="0"/>
          <w:bdr w:val="none" w:sz="0" w:space="0" w:color="auto" w:frame="1"/>
        </w:rPr>
        <w:t>local representation</w:t>
      </w:r>
      <w:r w:rsidRPr="0076297A">
        <w:t> of texture. This local representation is constructed by comparing each pixel with its surrounding neighborhood of pixels.</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The first step in constructing the LBP texture descriptor is to convert the image to grayscale. For each pixel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9A0A70" w:rsidRPr="0076297A" w:rsidRDefault="009A0A70" w:rsidP="008F4C2E">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neighborhood of pixels just like thi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62500" cy="208026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62500" cy="208026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sidR="0076297A">
        <w:rPr>
          <w:rStyle w:val="Strong"/>
          <w:color w:val="4F81BD" w:themeColor="accent1"/>
          <w:bdr w:val="none" w:sz="0" w:space="0" w:color="auto" w:frame="1"/>
        </w:rPr>
        <w:t>3</w:t>
      </w:r>
      <w:r w:rsidRPr="0076297A">
        <w:rPr>
          <w:rStyle w:val="Strong"/>
          <w:color w:val="4F81BD" w:themeColor="accent1"/>
          <w:bdr w:val="none" w:sz="0" w:space="0" w:color="auto" w:frame="1"/>
        </w:rPr>
        <w:t>:</w:t>
      </w:r>
      <w:r w:rsidRPr="0076297A">
        <w:rPr>
          <w:color w:val="4F81BD" w:themeColor="accent1"/>
        </w:rPr>
        <w:t> The first step in constructing a LBP is to take the 8 pixel neighborhood surrounding a center pixel and threshold it to construct a set of 8 binary digits.</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In the above figure 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neighborhood, we thus have 8 neighbors that we must perform a binary test on. The results of this binary test are stored in an 8-bit array, which we then convert to decimal, like this:</w:t>
      </w:r>
    </w:p>
    <w:p w:rsidR="006468F2" w:rsidRDefault="006468F2" w:rsidP="008F4C2E">
      <w:pPr>
        <w:pStyle w:val="NormalWeb"/>
        <w:shd w:val="clear" w:color="auto" w:fill="FFFFFF"/>
        <w:spacing w:before="0" w:beforeAutospacing="0" w:after="0" w:afterAutospacing="0" w:line="360" w:lineRule="atLeast"/>
        <w:ind w:firstLine="720"/>
        <w:jc w:val="both"/>
        <w:textAlignment w:val="baseline"/>
      </w:pPr>
    </w:p>
    <w:p w:rsidR="006468F2" w:rsidRPr="0076297A" w:rsidRDefault="006468F2" w:rsidP="008F4C2E">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166878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166878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8F4C2E">
        <w:rPr>
          <w:rStyle w:val="Strong"/>
          <w:color w:val="4F81BD" w:themeColor="accent1"/>
          <w:bdr w:val="none" w:sz="0" w:space="0" w:color="auto" w:frame="1"/>
        </w:rPr>
        <w:t xml:space="preserve">Figure </w:t>
      </w:r>
      <w:r w:rsidR="004A4F89">
        <w:rPr>
          <w:rStyle w:val="Strong"/>
          <w:color w:val="4F81BD" w:themeColor="accent1"/>
          <w:bdr w:val="none" w:sz="0" w:space="0" w:color="auto" w:frame="1"/>
        </w:rPr>
        <w:t>14</w:t>
      </w:r>
      <w:r w:rsidRPr="008F4C2E">
        <w:rPr>
          <w:rStyle w:val="Strong"/>
          <w:color w:val="4F81BD" w:themeColor="accent1"/>
          <w:bdr w:val="none" w:sz="0" w:space="0" w:color="auto" w:frame="1"/>
        </w:rPr>
        <w:t>:</w:t>
      </w:r>
      <w:r w:rsidRPr="008F4C2E">
        <w:rPr>
          <w:color w:val="4F81BD" w:themeColor="accent1"/>
        </w:rPr>
        <w:t> Taking the 8-bit binary neighborhood of the center pixel and converting it into a decimal representation. (Thanks to Bikramjot of </w:t>
      </w:r>
      <w:hyperlink r:id="rId35" w:tgtFrame="_blank" w:history="1">
        <w:r w:rsidRPr="008F4C2E">
          <w:rPr>
            <w:rStyle w:val="Hyperlink"/>
            <w:color w:val="4F81BD" w:themeColor="accent1"/>
            <w:bdr w:val="none" w:sz="0" w:space="0" w:color="auto" w:frame="1"/>
          </w:rPr>
          <w:t>Hanzra Tech</w:t>
        </w:r>
      </w:hyperlink>
      <w:r w:rsidRPr="008F4C2E">
        <w:rPr>
          <w:color w:val="4F81BD" w:themeColor="accent1"/>
        </w:rPr>
        <w:t> for the inspiration on this visualization!)</w:t>
      </w:r>
    </w:p>
    <w:p w:rsidR="00F908E6" w:rsidRDefault="00F908E6" w:rsidP="008F4C2E">
      <w:pPr>
        <w:pStyle w:val="wp-caption-text"/>
        <w:spacing w:before="0" w:beforeAutospacing="0" w:after="0" w:afterAutospacing="0" w:line="360" w:lineRule="atLeast"/>
        <w:jc w:val="center"/>
        <w:textAlignment w:val="baseline"/>
        <w:rPr>
          <w:color w:val="4F81BD" w:themeColor="accent1"/>
        </w:rPr>
      </w:pPr>
    </w:p>
    <w:p w:rsidR="00F908E6" w:rsidRPr="008F4C2E" w:rsidRDefault="00F908E6" w:rsidP="008F4C2E">
      <w:pPr>
        <w:pStyle w:val="wp-caption-text"/>
        <w:spacing w:before="0" w:beforeAutospacing="0" w:after="0" w:afterAutospacing="0" w:line="360" w:lineRule="atLeast"/>
        <w:jc w:val="center"/>
        <w:textAlignment w:val="baseline"/>
        <w:rPr>
          <w:color w:val="4F81BD" w:themeColor="accent1"/>
        </w:rPr>
      </w:pP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lastRenderedPageBreak/>
        <w:t>In this example we start at the top-right point and work our way </w:t>
      </w:r>
      <w:r w:rsidRPr="0076297A">
        <w:rPr>
          <w:rStyle w:val="Emphasis"/>
          <w:b/>
          <w:bCs/>
          <w:i w:val="0"/>
          <w:bdr w:val="none" w:sz="0" w:space="0" w:color="auto" w:frame="1"/>
        </w:rPr>
        <w:t>clockwise</w:t>
      </w:r>
      <w:r w:rsidRPr="0076297A">
        <w:t> accumulating the binary string as we go along. We can then convert this binary string to decimal, yielding a value of 23.</w:t>
      </w:r>
      <w:r w:rsidR="004A4F89">
        <w:t xml:space="preserve"> </w:t>
      </w:r>
      <w:r w:rsidRPr="0076297A">
        <w:t>This value is stored in the output LBP 2D array, which we can then visualize below:</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455920" cy="2764333"/>
            <wp:effectExtent l="0" t="0" r="0" b="0"/>
            <wp:docPr id="53" name="Picture 53" descr="Figure 3: The calculated LBP value is then stored in an output array with the same width and height as the original image.">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6"/>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8806" cy="2765795"/>
                    </a:xfrm>
                    <a:prstGeom prst="rect">
                      <a:avLst/>
                    </a:prstGeom>
                    <a:noFill/>
                    <a:ln>
                      <a:noFill/>
                    </a:ln>
                  </pic:spPr>
                </pic:pic>
              </a:graphicData>
            </a:graphic>
          </wp:inline>
        </w:drawing>
      </w:r>
    </w:p>
    <w:p w:rsidR="009A0A70" w:rsidRDefault="009A0A70" w:rsidP="004A4F89">
      <w:pPr>
        <w:pStyle w:val="wp-caption-text"/>
        <w:spacing w:before="0" w:beforeAutospacing="0" w:after="0" w:afterAutospacing="0" w:line="360" w:lineRule="atLeast"/>
        <w:jc w:val="center"/>
        <w:textAlignment w:val="baseline"/>
        <w:rPr>
          <w:color w:val="4F81BD" w:themeColor="accent1"/>
        </w:rPr>
      </w:pPr>
      <w:r w:rsidRPr="004A4F89">
        <w:rPr>
          <w:rStyle w:val="Strong"/>
          <w:color w:val="4F81BD" w:themeColor="accent1"/>
          <w:bdr w:val="none" w:sz="0" w:space="0" w:color="auto" w:frame="1"/>
        </w:rPr>
        <w:t xml:space="preserve">Figure </w:t>
      </w:r>
      <w:r w:rsidR="004A4F89">
        <w:rPr>
          <w:rStyle w:val="Strong"/>
          <w:color w:val="4F81BD" w:themeColor="accent1"/>
          <w:bdr w:val="none" w:sz="0" w:space="0" w:color="auto" w:frame="1"/>
        </w:rPr>
        <w:t>15</w:t>
      </w:r>
      <w:r w:rsidRPr="004A4F89">
        <w:rPr>
          <w:rStyle w:val="Strong"/>
          <w:color w:val="4F81BD" w:themeColor="accent1"/>
          <w:bdr w:val="none" w:sz="0" w:space="0" w:color="auto" w:frame="1"/>
        </w:rPr>
        <w:t>:</w:t>
      </w:r>
      <w:r w:rsidRPr="004A4F89">
        <w:rPr>
          <w:color w:val="4F81BD" w:themeColor="accent1"/>
        </w:rPr>
        <w:t> The calculated LBP value is then stored in an output array with the same width and height as the original image.</w:t>
      </w:r>
    </w:p>
    <w:p w:rsidR="00AB0ACF" w:rsidRPr="004A4F89" w:rsidRDefault="00AB0ACF" w:rsidP="004A4F89">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Here is an example of computing and visualizing a full LBP 2D array:</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541520" cy="2652248"/>
            <wp:effectExtent l="0" t="0" r="0" b="0"/>
            <wp:docPr id="52" name="Picture 52" descr="Figure 4: An example of computing the LBP representation (right) from the original input image (left).">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48711" cy="2656448"/>
                    </a:xfrm>
                    <a:prstGeom prst="rect">
                      <a:avLst/>
                    </a:prstGeom>
                    <a:noFill/>
                    <a:ln>
                      <a:noFill/>
                    </a:ln>
                  </pic:spPr>
                </pic:pic>
              </a:graphicData>
            </a:graphic>
          </wp:inline>
        </w:drawing>
      </w:r>
    </w:p>
    <w:p w:rsidR="009A0A70" w:rsidRPr="00F643AC" w:rsidRDefault="009A0A70" w:rsidP="004A4F89">
      <w:pPr>
        <w:pStyle w:val="wp-caption-text"/>
        <w:spacing w:before="0" w:beforeAutospacing="0" w:after="0" w:afterAutospacing="0" w:line="360" w:lineRule="atLeast"/>
        <w:jc w:val="center"/>
        <w:textAlignment w:val="baseline"/>
        <w:rPr>
          <w:color w:val="4F81BD" w:themeColor="accent1"/>
        </w:rPr>
      </w:pPr>
      <w:r w:rsidRPr="00F643AC">
        <w:rPr>
          <w:rStyle w:val="Strong"/>
          <w:color w:val="4F81BD" w:themeColor="accent1"/>
          <w:bdr w:val="none" w:sz="0" w:space="0" w:color="auto" w:frame="1"/>
        </w:rPr>
        <w:t xml:space="preserve">Figure </w:t>
      </w:r>
      <w:r w:rsidR="004A4F89" w:rsidRPr="00F643AC">
        <w:rPr>
          <w:rStyle w:val="Strong"/>
          <w:color w:val="4F81BD" w:themeColor="accent1"/>
          <w:bdr w:val="none" w:sz="0" w:space="0" w:color="auto" w:frame="1"/>
        </w:rPr>
        <w:t>16</w:t>
      </w:r>
      <w:r w:rsidRPr="00F643AC">
        <w:rPr>
          <w:rStyle w:val="Strong"/>
          <w:color w:val="4F81BD" w:themeColor="accent1"/>
          <w:bdr w:val="none" w:sz="0" w:space="0" w:color="auto" w:frame="1"/>
        </w:rPr>
        <w:t>:</w:t>
      </w:r>
      <w:r w:rsidRPr="00F643AC">
        <w:rPr>
          <w:color w:val="4F81BD" w:themeColor="accent1"/>
        </w:rPr>
        <w:t> </w:t>
      </w:r>
      <w:r w:rsidR="004E5641">
        <w:rPr>
          <w:color w:val="4F81BD" w:themeColor="accent1"/>
        </w:rPr>
        <w:t>C</w:t>
      </w:r>
      <w:r w:rsidRPr="00F643AC">
        <w:rPr>
          <w:color w:val="4F81BD" w:themeColor="accent1"/>
        </w:rPr>
        <w:t>omputing the LBP representation </w:t>
      </w:r>
      <w:r w:rsidRPr="00F643AC">
        <w:rPr>
          <w:rStyle w:val="Emphasis"/>
          <w:i w:val="0"/>
          <w:color w:val="4F81BD" w:themeColor="accent1"/>
          <w:bdr w:val="none" w:sz="0" w:space="0" w:color="auto" w:frame="1"/>
        </w:rPr>
        <w:t>(right)</w:t>
      </w:r>
      <w:r w:rsidRPr="00F643AC">
        <w:rPr>
          <w:color w:val="4F81BD" w:themeColor="accent1"/>
        </w:rPr>
        <w:t> from the original input image </w:t>
      </w:r>
      <w:r w:rsidRPr="00F643AC">
        <w:rPr>
          <w:rStyle w:val="Emphasis"/>
          <w:i w:val="0"/>
          <w:color w:val="4F81BD" w:themeColor="accent1"/>
          <w:bdr w:val="none" w:sz="0" w:space="0" w:color="auto" w:frame="1"/>
        </w:rPr>
        <w:t>(left)</w:t>
      </w:r>
      <w:r w:rsidRPr="00F643AC">
        <w:rPr>
          <w:color w:val="4F81BD" w:themeColor="accent1"/>
        </w:rPr>
        <w:t>.</w:t>
      </w: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lastRenderedPageBreak/>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minimum 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both"/>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361950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3619500"/>
                    </a:xfrm>
                    <a:prstGeom prst="rect">
                      <a:avLst/>
                    </a:prstGeom>
                    <a:noFill/>
                    <a:ln>
                      <a:noFill/>
                    </a:ln>
                  </pic:spPr>
                </pic:pic>
              </a:graphicData>
            </a:graphic>
          </wp:inline>
        </w:drawing>
      </w:r>
    </w:p>
    <w:p w:rsidR="009A0A70" w:rsidRDefault="009A0A70" w:rsidP="00182065">
      <w:pPr>
        <w:pStyle w:val="wp-caption-text"/>
        <w:spacing w:before="0" w:beforeAutospacing="0" w:after="0" w:afterAutospacing="0" w:line="360" w:lineRule="atLeast"/>
        <w:jc w:val="center"/>
        <w:textAlignment w:val="baseline"/>
        <w:rPr>
          <w:color w:val="4F81BD" w:themeColor="accent1"/>
        </w:rPr>
      </w:pPr>
      <w:r w:rsidRPr="00182065">
        <w:rPr>
          <w:rStyle w:val="Strong"/>
          <w:color w:val="4F81BD" w:themeColor="accent1"/>
          <w:bdr w:val="none" w:sz="0" w:space="0" w:color="auto" w:frame="1"/>
        </w:rPr>
        <w:t xml:space="preserve">Figure </w:t>
      </w:r>
      <w:r w:rsidR="00385A04">
        <w:rPr>
          <w:rStyle w:val="Strong"/>
          <w:color w:val="4F81BD" w:themeColor="accent1"/>
          <w:bdr w:val="none" w:sz="0" w:space="0" w:color="auto" w:frame="1"/>
        </w:rPr>
        <w:t>17</w:t>
      </w:r>
      <w:r w:rsidRPr="00182065">
        <w:rPr>
          <w:rStyle w:val="Strong"/>
          <w:color w:val="4F81BD" w:themeColor="accent1"/>
          <w:bdr w:val="none" w:sz="0" w:space="0" w:color="auto" w:frame="1"/>
        </w:rPr>
        <w:t>:</w:t>
      </w:r>
      <w:r w:rsidRPr="00182065">
        <w:rPr>
          <w:color w:val="4F81BD" w:themeColor="accent1"/>
        </w:rPr>
        <w:t> Finally, we can compute a histogram that tabulates the number of times each LBP pattern occurs. We can treat this histogram as our feature vector.</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82065">
      <w:pPr>
        <w:pStyle w:val="NormalWeb"/>
        <w:shd w:val="clear" w:color="auto" w:fill="FFFFFF"/>
        <w:spacing w:before="0" w:beforeAutospacing="0" w:after="0" w:afterAutospacing="0" w:line="360" w:lineRule="atLeast"/>
        <w:ind w:firstLine="720"/>
        <w:jc w:val="both"/>
        <w:textAlignment w:val="baseline"/>
      </w:pPr>
      <w:r w:rsidRPr="0076297A">
        <w:t>A primary benefit of this original LBP implementation is that we can capture extremely fine-grained details in the image. However, being able to capture details at such a small scale is also the </w:t>
      </w:r>
      <w:r w:rsidRPr="0076297A">
        <w:rPr>
          <w:rStyle w:val="Emphasis"/>
          <w:i w:val="0"/>
          <w:bdr w:val="none" w:sz="0" w:space="0" w:color="auto" w:frame="1"/>
        </w:rPr>
        <w:t>biggest drawback to the algorithm</w:t>
      </w:r>
      <w:r w:rsidRPr="0076297A">
        <w:t> — we cannot capture details at varying scales, only the fixed </w:t>
      </w:r>
      <w:r w:rsidRPr="0076297A">
        <w:rPr>
          <w:rStyle w:val="Emphasis"/>
          <w:i w:val="0"/>
          <w:bdr w:val="none" w:sz="0" w:space="0" w:color="auto" w:frame="1"/>
        </w:rPr>
        <w:t>3 x 3 </w:t>
      </w:r>
      <w:r w:rsidRPr="0076297A">
        <w:t>scale!</w:t>
      </w:r>
    </w:p>
    <w:p w:rsidR="009A0A70" w:rsidRPr="0076297A" w:rsidRDefault="009A0A70" w:rsidP="00182065">
      <w:pPr>
        <w:pStyle w:val="NormalWeb"/>
        <w:shd w:val="clear" w:color="auto" w:fill="FFFFFF"/>
        <w:spacing w:before="0" w:beforeAutospacing="0" w:after="288" w:afterAutospacing="0" w:line="360" w:lineRule="atLeast"/>
        <w:ind w:firstLine="720"/>
        <w:jc w:val="both"/>
        <w:textAlignment w:val="baseline"/>
      </w:pPr>
      <w:r w:rsidRPr="0076297A">
        <w:t>To handle this, an extension to the original LBP implementation was proposed by Ojala et al. to handle variable neighborhood sizes. To account for variable neighborhood sizes, two parameters were introduce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number of points </w:t>
      </w:r>
      <w:r w:rsidRPr="0076297A">
        <w:rPr>
          <w:rStyle w:val="Emphasis"/>
          <w:rFonts w:ascii="Times New Roman" w:hAnsi="Times New Roman" w:cs="Times New Roman"/>
          <w:i w:val="0"/>
          <w:sz w:val="24"/>
          <w:szCs w:val="24"/>
          <w:bdr w:val="none" w:sz="0" w:space="0" w:color="auto" w:frame="1"/>
        </w:rPr>
        <w:t>p</w:t>
      </w:r>
      <w:r w:rsidRPr="0076297A">
        <w:rPr>
          <w:rFonts w:ascii="Times New Roman" w:hAnsi="Times New Roman" w:cs="Times New Roman"/>
          <w:sz w:val="24"/>
          <w:szCs w:val="24"/>
        </w:rPr>
        <w:t> in a circularly symmetric neighborhood to consider (thus removing relying on a square neighborhoo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radius of the circle </w:t>
      </w:r>
      <w:r w:rsidRPr="0076297A">
        <w:rPr>
          <w:rStyle w:val="Emphasis"/>
          <w:rFonts w:ascii="Times New Roman" w:hAnsi="Times New Roman" w:cs="Times New Roman"/>
          <w:i w:val="0"/>
          <w:sz w:val="24"/>
          <w:szCs w:val="24"/>
          <w:bdr w:val="none" w:sz="0" w:space="0" w:color="auto" w:frame="1"/>
        </w:rPr>
        <w:t>r</w:t>
      </w:r>
      <w:r w:rsidRPr="0076297A">
        <w:rPr>
          <w:rFonts w:ascii="Times New Roman" w:hAnsi="Times New Roman" w:cs="Times New Roman"/>
          <w:sz w:val="24"/>
          <w:szCs w:val="24"/>
        </w:rPr>
        <w:t>, which allows us to account for different scales.</w:t>
      </w:r>
    </w:p>
    <w:p w:rsidR="009A0A70" w:rsidRPr="0076297A" w:rsidRDefault="009A0A70" w:rsidP="00182065">
      <w:pPr>
        <w:pStyle w:val="NormalWeb"/>
        <w:shd w:val="clear" w:color="auto" w:fill="FFFFFF"/>
        <w:spacing w:before="0" w:beforeAutospacing="0" w:after="288" w:afterAutospacing="0" w:line="360" w:lineRule="atLeast"/>
        <w:ind w:left="360"/>
        <w:jc w:val="both"/>
        <w:textAlignment w:val="baseline"/>
      </w:pPr>
      <w:r w:rsidRPr="0076297A">
        <w:t>Below 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40978" cy="1569720"/>
            <wp:effectExtent l="0" t="0" r="0" b="0"/>
            <wp:docPr id="48" name="Picture 48" descr="Figure 6: Three neighborhood examples with varying p and r used to construct Local Binary Patterns.">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2"/>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47289" cy="157181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385A04">
        <w:rPr>
          <w:rStyle w:val="Strong"/>
          <w:color w:val="4F81BD" w:themeColor="accent1"/>
          <w:bdr w:val="none" w:sz="0" w:space="0" w:color="auto" w:frame="1"/>
        </w:rPr>
        <w:t xml:space="preserve">Figure </w:t>
      </w:r>
      <w:r w:rsidR="00385A04" w:rsidRPr="00385A04">
        <w:rPr>
          <w:rStyle w:val="Strong"/>
          <w:color w:val="4F81BD" w:themeColor="accent1"/>
          <w:bdr w:val="none" w:sz="0" w:space="0" w:color="auto" w:frame="1"/>
        </w:rPr>
        <w:t>18</w:t>
      </w:r>
      <w:r w:rsidRPr="00385A04">
        <w:rPr>
          <w:rStyle w:val="Strong"/>
          <w:color w:val="4F81BD" w:themeColor="accent1"/>
          <w:bdr w:val="none" w:sz="0" w:space="0" w:color="auto" w:frame="1"/>
        </w:rPr>
        <w:t>:</w:t>
      </w:r>
      <w:r w:rsidRPr="00385A04">
        <w:rPr>
          <w:color w:val="4F81BD" w:themeColor="accent1"/>
        </w:rPr>
        <w:t> Three neighborhood examples with varying </w:t>
      </w:r>
      <w:r w:rsidRPr="00385A04">
        <w:rPr>
          <w:rStyle w:val="Emphasis"/>
          <w:i w:val="0"/>
          <w:color w:val="4F81BD" w:themeColor="accent1"/>
          <w:bdr w:val="none" w:sz="0" w:space="0" w:color="auto" w:frame="1"/>
        </w:rPr>
        <w:t>p</w:t>
      </w:r>
      <w:r w:rsidRPr="00385A04">
        <w:rPr>
          <w:color w:val="4F81BD" w:themeColor="accent1"/>
        </w:rPr>
        <w:t> and </w:t>
      </w:r>
      <w:r w:rsidRPr="00385A04">
        <w:rPr>
          <w:rStyle w:val="Emphasis"/>
          <w:i w:val="0"/>
          <w:color w:val="4F81BD" w:themeColor="accent1"/>
          <w:bdr w:val="none" w:sz="0" w:space="0" w:color="auto" w:frame="1"/>
        </w:rPr>
        <w:t>r</w:t>
      </w:r>
      <w:r w:rsidRPr="00385A04">
        <w:rPr>
          <w:color w:val="4F81BD" w:themeColor="accent1"/>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Lastly, it’s important that we consider the concept of LBP </w:t>
      </w:r>
      <w:r w:rsidRPr="0076297A">
        <w:rPr>
          <w:rStyle w:val="Strong"/>
          <w:iCs/>
          <w:bdr w:val="none" w:sz="0" w:space="0" w:color="auto" w:frame="1"/>
        </w:rPr>
        <w:t>uniformity</w:t>
      </w:r>
      <w:r w:rsidRPr="0076297A">
        <w:t>. A LBP is considered to be uniform if it has </w:t>
      </w:r>
      <w:r w:rsidRPr="0076297A">
        <w:rPr>
          <w:rStyle w:val="Strong"/>
          <w:iCs/>
          <w:bdr w:val="none" w:sz="0" w:space="0" w:color="auto" w:frame="1"/>
        </w:rPr>
        <w:t>at most</w:t>
      </w:r>
      <w:r w:rsidRPr="0076297A">
        <w:t> two </w:t>
      </w:r>
      <w:r w:rsidRPr="0076297A">
        <w:rPr>
          <w:iCs/>
          <w:bdr w:val="none" w:sz="0" w:space="0" w:color="auto" w:frame="1"/>
        </w:rPr>
        <w:t>0-1</w:t>
      </w:r>
      <w:r w:rsidRPr="0076297A">
        <w:t> or </w:t>
      </w:r>
      <w:r w:rsidRPr="0076297A">
        <w:rPr>
          <w:rStyle w:val="Emphasis"/>
          <w:i w:val="0"/>
          <w:bdr w:val="none" w:sz="0" w:space="0" w:color="auto" w:frame="1"/>
        </w:rPr>
        <w:t>1-0</w:t>
      </w:r>
      <w:r w:rsidRPr="0076297A">
        <w:t> transitions. For example, the pattern </w:t>
      </w:r>
      <w:r w:rsidRPr="0076297A">
        <w:rPr>
          <w:rStyle w:val="crayon-cn"/>
          <w:bdr w:val="none" w:sz="0" w:space="0" w:color="auto" w:frame="1"/>
        </w:rPr>
        <w:t>00001000</w:t>
      </w:r>
      <w:r w:rsidR="00016A49">
        <w:t> </w:t>
      </w:r>
      <w:r w:rsidRPr="0076297A">
        <w:t>(2 transitions) and </w:t>
      </w:r>
      <w:r w:rsidRPr="0076297A">
        <w:rPr>
          <w:rStyle w:val="crayon-cn"/>
          <w:bdr w:val="none" w:sz="0" w:space="0" w:color="auto" w:frame="1"/>
        </w:rPr>
        <w:t>10000000</w:t>
      </w:r>
      <w:r w:rsidRPr="0076297A">
        <w:t>  (1 transition) are both considered to be </w:t>
      </w:r>
      <w:r w:rsidRPr="0076297A">
        <w:rPr>
          <w:rStyle w:val="Strong"/>
          <w:bdr w:val="none" w:sz="0" w:space="0" w:color="auto" w:frame="1"/>
        </w:rPr>
        <w:t>uniform patterns</w:t>
      </w:r>
      <w:r w:rsidRPr="0076297A">
        <w:t> since they contain at most two </w:t>
      </w:r>
      <w:r w:rsidRPr="0076297A">
        <w:rPr>
          <w:rStyle w:val="Emphasis"/>
          <w:i w:val="0"/>
          <w:bdr w:val="none" w:sz="0" w:space="0" w:color="auto" w:frame="1"/>
        </w:rPr>
        <w:t>0-1</w:t>
      </w:r>
      <w:r w:rsidRPr="0076297A">
        <w:t> and </w:t>
      </w:r>
      <w:r w:rsidRPr="0076297A">
        <w:rPr>
          <w:rStyle w:val="Emphasis"/>
          <w:i w:val="0"/>
          <w:bdr w:val="none" w:sz="0" w:space="0" w:color="auto" w:frame="1"/>
        </w:rPr>
        <w:t>1-0</w:t>
      </w:r>
      <w:r w:rsidRPr="0076297A">
        <w:t> transitions. The pattern </w:t>
      </w:r>
      <w:r w:rsidRPr="0076297A">
        <w:rPr>
          <w:rStyle w:val="crayon-cn"/>
          <w:bdr w:val="none" w:sz="0" w:space="0" w:color="auto" w:frame="1"/>
        </w:rPr>
        <w:t>01010010</w:t>
      </w:r>
      <w:r w:rsidRPr="0076297A">
        <w:t>) on the other hand is </w:t>
      </w:r>
      <w:r w:rsidRPr="0076297A">
        <w:rPr>
          <w:rStyle w:val="Emphasis"/>
          <w:i w:val="0"/>
          <w:bdr w:val="none" w:sz="0" w:space="0" w:color="auto" w:frame="1"/>
        </w:rPr>
        <w:t>not</w:t>
      </w:r>
      <w:r w:rsidRPr="0076297A">
        <w:t> considered a uniform pattern since it has six </w:t>
      </w:r>
      <w:r w:rsidRPr="0076297A">
        <w:rPr>
          <w:rStyle w:val="Emphasis"/>
          <w:i w:val="0"/>
          <w:bdr w:val="none" w:sz="0" w:space="0" w:color="auto" w:frame="1"/>
        </w:rPr>
        <w:t>0-1</w:t>
      </w:r>
      <w:r w:rsidRPr="0076297A">
        <w:t> or </w:t>
      </w:r>
      <w:r w:rsidRPr="0076297A">
        <w:rPr>
          <w:rStyle w:val="Emphasis"/>
          <w:i w:val="0"/>
          <w:bdr w:val="none" w:sz="0" w:space="0" w:color="auto" w:frame="1"/>
        </w:rPr>
        <w:t>1-0</w:t>
      </w:r>
      <w:r w:rsidRPr="0076297A">
        <w:t> transitions.</w:t>
      </w: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The number of uniform prototypes in a Local Binary Pattern is completely dependent on the number of points </w:t>
      </w:r>
      <w:r w:rsidRPr="0076297A">
        <w:rPr>
          <w:rStyle w:val="Emphasis"/>
          <w:i w:val="0"/>
          <w:bdr w:val="none" w:sz="0" w:space="0" w:color="auto" w:frame="1"/>
        </w:rPr>
        <w:t>p</w:t>
      </w:r>
      <w:r w:rsidRPr="0076297A">
        <w:t>. As the value of </w:t>
      </w:r>
      <w:r w:rsidRPr="0076297A">
        <w:rPr>
          <w:rStyle w:val="Emphasis"/>
          <w:i w:val="0"/>
          <w:bdr w:val="none" w:sz="0" w:space="0" w:color="auto" w:frame="1"/>
        </w:rPr>
        <w:t>p</w:t>
      </w:r>
      <w:r w:rsidRPr="0076297A">
        <w:t> increases, so will the dimensionality of your resulting histogram. Please refer to the original Ojala et al. paper for the full explanation on deriving the number of patterns and uniform patterns based on this value. However, for the time being simply keep in mind that given the number of points </w:t>
      </w:r>
      <w:r w:rsidRPr="0076297A">
        <w:rPr>
          <w:rStyle w:val="Emphasis"/>
          <w:i w:val="0"/>
          <w:bdr w:val="none" w:sz="0" w:space="0" w:color="auto" w:frame="1"/>
        </w:rPr>
        <w:t>p</w:t>
      </w:r>
      <w:r w:rsidRPr="0076297A">
        <w:t> in the LBP there are </w:t>
      </w:r>
      <w:r w:rsidRPr="0076297A">
        <w:rPr>
          <w:rStyle w:val="Emphasis"/>
          <w:i w:val="0"/>
          <w:bdr w:val="none" w:sz="0" w:space="0" w:color="auto" w:frame="1"/>
        </w:rPr>
        <w:t>p + 1</w:t>
      </w:r>
      <w:r w:rsidRPr="0076297A">
        <w:t> </w:t>
      </w:r>
      <w:r w:rsidRPr="0076297A">
        <w:rPr>
          <w:rStyle w:val="Strong"/>
          <w:bdr w:val="none" w:sz="0" w:space="0" w:color="auto" w:frame="1"/>
        </w:rPr>
        <w:t>uniform patterns</w:t>
      </w:r>
      <w:r w:rsidRPr="0076297A">
        <w:t>. The final dimensionality of the histogram is thus </w:t>
      </w:r>
      <w:r w:rsidRPr="0076297A">
        <w:rPr>
          <w:rStyle w:val="Emphasis"/>
          <w:i w:val="0"/>
          <w:bdr w:val="none" w:sz="0" w:space="0" w:color="auto" w:frame="1"/>
        </w:rPr>
        <w:t>p + 2</w:t>
      </w:r>
      <w:r w:rsidRPr="0076297A">
        <w:t>, where the added entry tabulates all patterns that are </w:t>
      </w:r>
      <w:r w:rsidRPr="0076297A">
        <w:rPr>
          <w:rStyle w:val="Strong"/>
          <w:iCs/>
          <w:bdr w:val="none" w:sz="0" w:space="0" w:color="auto" w:frame="1"/>
        </w:rPr>
        <w:t>not uniform</w:t>
      </w:r>
      <w:r w:rsidRPr="0076297A">
        <w:t>.</w:t>
      </w:r>
    </w:p>
    <w:p w:rsidR="00781024" w:rsidRDefault="009A0A70" w:rsidP="002649E8">
      <w:pPr>
        <w:pStyle w:val="NormalWeb"/>
        <w:shd w:val="clear" w:color="auto" w:fill="FFFFFF"/>
        <w:spacing w:before="0" w:beforeAutospacing="0" w:after="0" w:afterAutospacing="0" w:line="360" w:lineRule="atLeast"/>
        <w:ind w:firstLine="630"/>
        <w:jc w:val="both"/>
        <w:textAlignment w:val="baseline"/>
      </w:pPr>
      <w:r w:rsidRPr="0076297A">
        <w:t>So why are uniform LBP patterns so interesting? Simply put: they add an extra level of </w:t>
      </w:r>
      <w:r w:rsidRPr="0076297A">
        <w:rPr>
          <w:rStyle w:val="Emphasis"/>
          <w:i w:val="0"/>
          <w:bdr w:val="none" w:sz="0" w:space="0" w:color="auto" w:frame="1"/>
        </w:rPr>
        <w:t>rotation and grayscale invariance</w:t>
      </w:r>
      <w:r w:rsidRPr="0076297A">
        <w:t>, hence they are commonly used when extracting LBP feature vectors from images.</w:t>
      </w:r>
    </w:p>
    <w:p w:rsidR="001227D7" w:rsidRDefault="001227D7" w:rsidP="002649E8">
      <w:pPr>
        <w:pStyle w:val="NormalWeb"/>
        <w:shd w:val="clear" w:color="auto" w:fill="FFFFFF"/>
        <w:spacing w:before="0" w:beforeAutospacing="0" w:after="0" w:afterAutospacing="0" w:line="360" w:lineRule="atLeast"/>
        <w:ind w:firstLine="630"/>
        <w:jc w:val="both"/>
        <w:textAlignment w:val="baseline"/>
      </w:pPr>
    </w:p>
    <w:p w:rsidR="002649E8" w:rsidRDefault="002649E8" w:rsidP="002649E8">
      <w:pPr>
        <w:pStyle w:val="NormalWeb"/>
        <w:shd w:val="clear" w:color="auto" w:fill="FFFFFF"/>
        <w:spacing w:before="0" w:beforeAutospacing="0" w:after="0" w:afterAutospacing="0" w:line="360" w:lineRule="atLeast"/>
        <w:ind w:firstLine="630"/>
        <w:jc w:val="both"/>
        <w:textAlignment w:val="baseline"/>
      </w:pPr>
    </w:p>
    <w:p w:rsidR="002649E8" w:rsidRPr="002649E8" w:rsidRDefault="002649E8" w:rsidP="003260EC">
      <w:pPr>
        <w:pStyle w:val="Heading2"/>
        <w:numPr>
          <w:ilvl w:val="1"/>
          <w:numId w:val="18"/>
        </w:numPr>
      </w:pPr>
      <w:bookmarkStart w:id="11" w:name="_Toc3440707"/>
      <w:r w:rsidRPr="002649E8">
        <w:t>K-Nearest Neighbours</w:t>
      </w:r>
      <w:bookmarkEnd w:id="11"/>
    </w:p>
    <w:p w:rsidR="001227D7" w:rsidRDefault="001227D7" w:rsidP="002649E8">
      <w:pPr>
        <w:pStyle w:val="NormalWeb"/>
        <w:spacing w:before="0" w:beforeAutospacing="0" w:after="150" w:afterAutospacing="0"/>
        <w:textAlignment w:val="baseline"/>
        <w:rPr>
          <w:rFonts w:ascii="Arial" w:hAnsi="Arial" w:cs="Arial"/>
        </w:rPr>
      </w:pPr>
    </w:p>
    <w:p w:rsidR="002649E8" w:rsidRPr="001227D7" w:rsidRDefault="002649E8" w:rsidP="001227D7">
      <w:pPr>
        <w:pStyle w:val="NormalWeb"/>
        <w:spacing w:before="0" w:beforeAutospacing="0" w:after="150" w:afterAutospacing="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1227D7">
      <w:pPr>
        <w:pStyle w:val="NormalWeb"/>
        <w:spacing w:before="0" w:beforeAutospacing="0" w:after="0" w:afterAutospacing="0"/>
        <w:jc w:val="both"/>
        <w:textAlignment w:val="baseline"/>
      </w:pPr>
      <w:r w:rsidRPr="001227D7">
        <w:t>It is widely disposable in real-life scenarios since it is non-parametric, meaning, it does not make any underlying assumptions about the distribution of data (as opposed to other algorithms such as </w:t>
      </w:r>
      <w:hyperlink r:id="rId44" w:history="1">
        <w:r w:rsidRPr="001227D7">
          <w:rPr>
            <w:rStyle w:val="Hyperlink"/>
            <w:color w:val="auto"/>
            <w:bdr w:val="none" w:sz="0" w:space="0" w:color="auto" w:frame="1"/>
          </w:rPr>
          <w:t>GMM</w:t>
        </w:r>
      </w:hyperlink>
      <w:r w:rsidRPr="001227D7">
        <w:t>, which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lastRenderedPageBreak/>
        <w:t>As an example, consider the following table of data points containing two features:</w:t>
      </w:r>
    </w:p>
    <w:p w:rsidR="001F584D" w:rsidRDefault="002649E8" w:rsidP="001F584D">
      <w:pPr>
        <w:pStyle w:val="NormalWeb"/>
        <w:keepNext/>
        <w:spacing w:before="0" w:beforeAutospacing="0" w:after="150" w:afterAutospacing="0"/>
        <w:jc w:val="center"/>
        <w:textAlignment w:val="baseline"/>
      </w:pPr>
      <w:r w:rsidRPr="001227D7">
        <w:br/>
      </w:r>
      <w:r w:rsidRPr="001227D7">
        <w:rPr>
          <w:noProof/>
        </w:rPr>
        <w:drawing>
          <wp:inline distT="0" distB="0" distL="0" distR="0">
            <wp:extent cx="3363910" cy="1943100"/>
            <wp:effectExtent l="0" t="0" r="0"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2110" cy="1953613"/>
                    </a:xfrm>
                    <a:prstGeom prst="rect">
                      <a:avLst/>
                    </a:prstGeom>
                    <a:noFill/>
                    <a:ln>
                      <a:noFill/>
                    </a:ln>
                  </pic:spPr>
                </pic:pic>
              </a:graphicData>
            </a:graphic>
          </wp:inline>
        </w:drawing>
      </w:r>
    </w:p>
    <w:p w:rsidR="002649E8" w:rsidRPr="001F584D" w:rsidRDefault="001F584D" w:rsidP="001F584D">
      <w:pPr>
        <w:pStyle w:val="Caption"/>
        <w:rPr>
          <w:rFonts w:cs="Times New Roman"/>
          <w:color w:val="auto"/>
          <w:sz w:val="28"/>
          <w:szCs w:val="24"/>
        </w:rPr>
      </w:pPr>
      <w:r w:rsidRPr="001F584D">
        <w:rPr>
          <w:sz w:val="24"/>
        </w:rPr>
        <w:t xml:space="preserve">Figure </w:t>
      </w:r>
      <w:r w:rsidR="00C26295">
        <w:rPr>
          <w:sz w:val="24"/>
        </w:rPr>
        <w:t>19:</w:t>
      </w:r>
      <w:r w:rsidRPr="001F584D">
        <w:rPr>
          <w:sz w:val="24"/>
        </w:rPr>
        <w:t xml:space="preserve"> data points</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387106" cy="1912620"/>
            <wp:effectExtent l="0" t="0" r="0" b="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6113" cy="1917706"/>
                    </a:xfrm>
                    <a:prstGeom prst="rect">
                      <a:avLst/>
                    </a:prstGeom>
                    <a:noFill/>
                    <a:ln>
                      <a:noFill/>
                    </a:ln>
                  </pic:spPr>
                </pic:pic>
              </a:graphicData>
            </a:graphic>
          </wp:inline>
        </w:drawing>
      </w:r>
    </w:p>
    <w:p w:rsidR="002649E8" w:rsidRPr="00056413" w:rsidRDefault="00203E37" w:rsidP="00203E37">
      <w:pPr>
        <w:pStyle w:val="Caption"/>
        <w:rPr>
          <w:rFonts w:cs="Times New Roman"/>
          <w:color w:val="auto"/>
          <w:sz w:val="28"/>
          <w:szCs w:val="24"/>
        </w:rPr>
      </w:pPr>
      <w:r w:rsidRPr="00056413">
        <w:rPr>
          <w:sz w:val="24"/>
        </w:rPr>
        <w:t xml:space="preserve">Figure </w:t>
      </w:r>
      <w:r w:rsidR="00C26295" w:rsidRPr="00056413">
        <w:rPr>
          <w:sz w:val="24"/>
        </w:rPr>
        <w:t>20:</w:t>
      </w:r>
      <w:r w:rsidRPr="00056413">
        <w:rPr>
          <w:sz w:val="24"/>
        </w:rPr>
        <w:t xml:space="preserve"> data points</w:t>
      </w:r>
    </w:p>
    <w:p w:rsidR="001F6EC1" w:rsidRDefault="002649E8" w:rsidP="001227D7">
      <w:pPr>
        <w:pStyle w:val="NormalWeb"/>
        <w:spacing w:before="0" w:beforeAutospacing="0" w:after="0" w:afterAutospacing="0"/>
        <w:jc w:val="both"/>
        <w:textAlignment w:val="baseline"/>
        <w:rPr>
          <w:rStyle w:val="Strong"/>
          <w:rFonts w:eastAsia="SimSun"/>
          <w:bdr w:val="none" w:sz="0" w:space="0" w:color="auto" w:frame="1"/>
        </w:rPr>
      </w:pPr>
      <w:r w:rsidRPr="001227D7">
        <w:rPr>
          <w:rStyle w:val="Strong"/>
          <w:rFonts w:eastAsia="SimSun"/>
          <w:bdr w:val="none" w:sz="0" w:space="0" w:color="auto" w:frame="1"/>
        </w:rPr>
        <w:t>Intuition</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Store the training samples in an array of data points arr[]. This means each element of this array represents a tuple (x, y).</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for i=0 to m:</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 xml:space="preserve">  Calculate Euclidean distance d(arr[i], p).</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Make set S of K smallest distances obtained. Each of these distances correspond to an already classified data point.</w:t>
      </w:r>
    </w:p>
    <w:p w:rsidR="00781024" w:rsidRPr="001A50E5"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Return the majority label among S.</w:t>
      </w:r>
    </w:p>
    <w:p w:rsidR="0068694D" w:rsidRDefault="005B076B" w:rsidP="003260EC">
      <w:pPr>
        <w:pStyle w:val="Heading2"/>
        <w:numPr>
          <w:ilvl w:val="1"/>
          <w:numId w:val="2"/>
        </w:numPr>
        <w:ind w:left="630" w:hanging="540"/>
        <w:rPr>
          <w:rFonts w:cs="Times New Roman"/>
        </w:rPr>
      </w:pPr>
      <w:bookmarkStart w:id="12" w:name="_Toc3440708"/>
      <w:r w:rsidRPr="00472F78">
        <w:rPr>
          <w:rFonts w:cs="Times New Roman"/>
        </w:rPr>
        <w:lastRenderedPageBreak/>
        <w:t>Implementation tools end setup</w:t>
      </w:r>
      <w:bookmarkEnd w:id="12"/>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4C4BFD"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41856" behindDoc="0" locked="0" layoutInCell="1" allowOverlap="1">
            <wp:simplePos x="0" y="0"/>
            <wp:positionH relativeFrom="margin">
              <wp:posOffset>3952240</wp:posOffset>
            </wp:positionH>
            <wp:positionV relativeFrom="margin">
              <wp:posOffset>111823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260EC">
      <w:pPr>
        <w:pStyle w:val="Heading3"/>
        <w:numPr>
          <w:ilvl w:val="2"/>
          <w:numId w:val="2"/>
        </w:numPr>
        <w:jc w:val="both"/>
      </w:pPr>
      <w:bookmarkStart w:id="13" w:name="_Toc3440709"/>
      <w:r>
        <w:t>Python using PyCharm</w:t>
      </w:r>
      <w:bookmarkEnd w:id="13"/>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A31548" w:rsidP="003260EC">
      <w:pPr>
        <w:pStyle w:val="ListParagraph"/>
        <w:numPr>
          <w:ilvl w:val="0"/>
          <w:numId w:val="8"/>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6944;mso-position-horizontal-relative:text;mso-position-vertical-relative:text" stroked="f">
            <v:textbox style="mso-next-textbox:#_x0000_s1042" inset="0,0,0,0">
              <w:txbxContent>
                <w:p w:rsidR="00153339" w:rsidRPr="00FE75D9" w:rsidRDefault="00153339" w:rsidP="007D5555">
                  <w:pPr>
                    <w:pStyle w:val="Caption"/>
                    <w:rPr>
                      <w:rFonts w:cs="Times New Roman"/>
                      <w:sz w:val="24"/>
                    </w:rPr>
                  </w:pPr>
                  <w:r>
                    <w:t>Figure 2</w:t>
                  </w:r>
                  <w:r w:rsidR="00A31548">
                    <w:fldChar w:fldCharType="begin"/>
                  </w:r>
                  <w:r w:rsidR="00A31548">
                    <w:instrText xml:space="preserve"> SEQ Figure \* ARABIC </w:instrText>
                  </w:r>
                  <w:r w:rsidR="00A31548">
                    <w:fldChar w:fldCharType="separate"/>
                  </w:r>
                  <w:r w:rsidR="005A76A5">
                    <w:rPr>
                      <w:noProof/>
                    </w:rPr>
                    <w:t>13</w:t>
                  </w:r>
                  <w:r w:rsidR="00A31548">
                    <w:rPr>
                      <w:noProof/>
                    </w:rPr>
                    <w:fldChar w:fldCharType="end"/>
                  </w:r>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3260EC">
      <w:pPr>
        <w:pStyle w:val="ListParagraph"/>
        <w:numPr>
          <w:ilvl w:val="0"/>
          <w:numId w:val="8"/>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48"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4C4BFD" w:rsidP="003260EC">
      <w:pPr>
        <w:pStyle w:val="NoSpacing"/>
        <w:numPr>
          <w:ilvl w:val="0"/>
          <w:numId w:val="9"/>
        </w:numPr>
        <w:tabs>
          <w:tab w:val="left" w:pos="450"/>
        </w:tabs>
        <w:ind w:left="540" w:hanging="450"/>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35712" behindDoc="0" locked="0" layoutInCell="1" allowOverlap="1">
            <wp:simplePos x="0" y="0"/>
            <wp:positionH relativeFrom="margin">
              <wp:posOffset>3804920</wp:posOffset>
            </wp:positionH>
            <wp:positionV relativeFrom="margin">
              <wp:posOffset>573659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FF2191">
        <w:rPr>
          <w:rFonts w:ascii="Times New Roman" w:hAnsi="Times New Roman" w:cs="Times New Roman"/>
          <w:sz w:val="24"/>
        </w:rPr>
        <w:t>PySimpleGUI : User interface renderrer</w:t>
      </w:r>
    </w:p>
    <w:p w:rsidR="00CB38B5" w:rsidRDefault="00CB38B5"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A31548"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67968;mso-position-horizontal-relative:text;mso-position-vertical-relative:text" stroked="f">
            <v:textbox style="mso-next-textbox:#_x0000_s1043" inset="0,0,0,0">
              <w:txbxContent>
                <w:p w:rsidR="00153339" w:rsidRPr="00FE75D9" w:rsidRDefault="00153339" w:rsidP="007D5555">
                  <w:pPr>
                    <w:pStyle w:val="Caption"/>
                    <w:rPr>
                      <w:rFonts w:cs="Times New Roman"/>
                      <w:sz w:val="24"/>
                    </w:rPr>
                  </w:pPr>
                  <w:r>
                    <w:t xml:space="preserve">Figure 22: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3260EC">
      <w:pPr>
        <w:pStyle w:val="Heading3"/>
        <w:numPr>
          <w:ilvl w:val="2"/>
          <w:numId w:val="10"/>
        </w:numPr>
      </w:pPr>
      <w:bookmarkStart w:id="14" w:name="_Toc3440710"/>
      <w:r>
        <w:lastRenderedPageBreak/>
        <w:t>Database using MySQL</w:t>
      </w:r>
      <w:bookmarkEnd w:id="14"/>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A31548"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68992;mso-position-horizontal-relative:text;mso-position-vertical-relative:text" stroked="f">
            <v:textbox style="mso-next-textbox:#_x0000_s1044" inset="0,0,0,0">
              <w:txbxContent>
                <w:p w:rsidR="00153339" w:rsidRPr="00716C23" w:rsidRDefault="00153339" w:rsidP="005C6E3E">
                  <w:pPr>
                    <w:pStyle w:val="Caption"/>
                  </w:pPr>
                  <w:r>
                    <w:t>Figure 23: SQL logo</w:t>
                  </w:r>
                </w:p>
              </w:txbxContent>
            </v:textbox>
            <w10:wrap type="square"/>
          </v:shape>
        </w:pict>
      </w:r>
      <w:r w:rsidR="004A12E0" w:rsidRPr="000D63A2">
        <w:rPr>
          <w:noProof/>
        </w:rPr>
        <w:drawing>
          <wp:anchor distT="0" distB="0" distL="114300" distR="114300" simplePos="0" relativeHeight="251638784"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77696"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A31548"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70016;mso-position-horizontal-relative:text;mso-position-vertical-relative:text" stroked="f">
            <v:textbox style="mso-next-textbox:#_x0000_s1045" inset="0,0,0,0">
              <w:txbxContent>
                <w:p w:rsidR="00153339" w:rsidRPr="00716C23" w:rsidRDefault="00153339" w:rsidP="005C6E3E">
                  <w:pPr>
                    <w:pStyle w:val="Caption"/>
                  </w:pPr>
                  <w:r>
                    <w:t>Figure 24: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3260EC">
      <w:pPr>
        <w:pStyle w:val="Heading1"/>
        <w:numPr>
          <w:ilvl w:val="0"/>
          <w:numId w:val="10"/>
        </w:numPr>
        <w:ind w:left="360"/>
        <w:rPr>
          <w:rFonts w:ascii="Times New Roman" w:hAnsi="Times New Roman" w:cs="Times New Roman"/>
          <w:b/>
          <w:color w:val="auto"/>
        </w:rPr>
      </w:pPr>
      <w:bookmarkStart w:id="15" w:name="_Toc3440711"/>
      <w:r w:rsidRPr="00472F78">
        <w:rPr>
          <w:rFonts w:ascii="Times New Roman" w:hAnsi="Times New Roman" w:cs="Times New Roman"/>
          <w:b/>
          <w:color w:val="auto"/>
        </w:rPr>
        <w:lastRenderedPageBreak/>
        <w:t>Work done</w:t>
      </w:r>
      <w:bookmarkEnd w:id="15"/>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3260EC">
      <w:pPr>
        <w:pStyle w:val="Heading2"/>
        <w:numPr>
          <w:ilvl w:val="1"/>
          <w:numId w:val="11"/>
        </w:numPr>
        <w:ind w:left="630" w:hanging="630"/>
        <w:rPr>
          <w:rFonts w:cs="Times New Roman"/>
        </w:rPr>
      </w:pPr>
      <w:bookmarkStart w:id="16" w:name="_Toc3440712"/>
      <w:r w:rsidRPr="00472F78">
        <w:rPr>
          <w:rFonts w:cs="Times New Roman"/>
        </w:rPr>
        <w:t>Research</w:t>
      </w:r>
      <w:bookmarkEnd w:id="16"/>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3260EC">
      <w:pPr>
        <w:pStyle w:val="Heading2"/>
        <w:numPr>
          <w:ilvl w:val="1"/>
          <w:numId w:val="11"/>
        </w:numPr>
        <w:ind w:left="540" w:hanging="540"/>
        <w:rPr>
          <w:rFonts w:cs="Times New Roman"/>
        </w:rPr>
      </w:pPr>
      <w:bookmarkStart w:id="17" w:name="_Toc3440713"/>
      <w:r w:rsidRPr="00472F78">
        <w:rPr>
          <w:rFonts w:cs="Times New Roman"/>
        </w:rPr>
        <w:t>Dataset preparation</w:t>
      </w:r>
      <w:bookmarkEnd w:id="17"/>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B83F0C" w:rsidRPr="00A84DDE" w:rsidRDefault="00B83F0C" w:rsidP="00B83F0C">
      <w:pPr>
        <w:ind w:firstLine="360"/>
        <w:jc w:val="both"/>
        <w:rPr>
          <w:rFonts w:ascii="Times New Roman" w:hAnsi="Times New Roman" w:cs="Times New Roman"/>
          <w:sz w:val="24"/>
          <w:szCs w:val="24"/>
        </w:rPr>
      </w:pPr>
      <w:r w:rsidRPr="00472F78">
        <w:rPr>
          <w:rFonts w:ascii="Times New Roman" w:hAnsi="Times New Roman" w:cs="Times New Roman"/>
          <w:sz w:val="24"/>
        </w:rPr>
        <w:t xml:space="preserve">The data set I have taken from one of the websites with the uploaded by researchers online on the website mentioned in References </w:t>
      </w:r>
      <w:r w:rsidRPr="00472F78">
        <w:rPr>
          <w:rFonts w:ascii="Times New Roman" w:hAnsi="Times New Roman" w:cs="Times New Roman"/>
          <w:i/>
          <w:sz w:val="24"/>
        </w:rPr>
        <w:t>[42]</w:t>
      </w:r>
      <w:r w:rsidRPr="00472F78">
        <w:rPr>
          <w:rFonts w:ascii="Times New Roman" w:hAnsi="Times New Roman" w:cs="Times New Roman"/>
          <w:sz w:val="24"/>
        </w:rPr>
        <w:t>. Since the dataset downloaded is vast and contains a lot of images I have prepared a subset of the vast dataset and kept aside directory of folders of images:</w:t>
      </w:r>
    </w:p>
    <w:p w:rsidR="00B83F0C" w:rsidRPr="00A84DDE" w:rsidRDefault="00B83F0C" w:rsidP="00A84DDE">
      <w:pPr>
        <w:pStyle w:val="NoSpacing"/>
        <w:ind w:firstLine="360"/>
        <w:jc w:val="both"/>
        <w:rPr>
          <w:rFonts w:ascii="Times New Roman" w:hAnsi="Times New Roman" w:cs="Times New Roman"/>
          <w:sz w:val="24"/>
          <w:szCs w:val="24"/>
        </w:rPr>
      </w:pPr>
      <w:r w:rsidRPr="00A84DDE">
        <w:rPr>
          <w:rFonts w:ascii="Times New Roman" w:hAnsi="Times New Roman" w:cs="Times New Roman"/>
          <w:sz w:val="24"/>
          <w:szCs w:val="24"/>
        </w:rPr>
        <w:t xml:space="preserve">Total </w:t>
      </w:r>
      <w:r w:rsidR="00547806" w:rsidRPr="00A84DDE">
        <w:rPr>
          <w:rFonts w:ascii="Times New Roman" w:hAnsi="Times New Roman" w:cs="Times New Roman"/>
          <w:sz w:val="24"/>
          <w:szCs w:val="24"/>
        </w:rPr>
        <w:t>25</w:t>
      </w:r>
      <w:r w:rsidR="00A84DDE">
        <w:rPr>
          <w:rFonts w:ascii="Times New Roman" w:hAnsi="Times New Roman" w:cs="Times New Roman"/>
          <w:sz w:val="24"/>
          <w:szCs w:val="24"/>
        </w:rPr>
        <w:t xml:space="preserve"> </w:t>
      </w:r>
      <w:r w:rsidRPr="00A84DDE">
        <w:rPr>
          <w:rFonts w:ascii="Times New Roman" w:hAnsi="Times New Roman" w:cs="Times New Roman"/>
          <w:sz w:val="24"/>
          <w:szCs w:val="24"/>
        </w:rPr>
        <w:t>Authors, all having genuine as well as forged signatures</w:t>
      </w:r>
      <w:r w:rsidR="00547806" w:rsidRPr="00A84DDE">
        <w:rPr>
          <w:rFonts w:ascii="Times New Roman" w:hAnsi="Times New Roman" w:cs="Times New Roman"/>
          <w:sz w:val="24"/>
          <w:szCs w:val="24"/>
        </w:rPr>
        <w:t xml:space="preserve"> and thus 50 classes</w:t>
      </w:r>
      <w:r w:rsidRPr="00A84DDE">
        <w:rPr>
          <w:rFonts w:ascii="Times New Roman" w:hAnsi="Times New Roman" w:cs="Times New Roman"/>
          <w:sz w:val="24"/>
          <w:szCs w:val="24"/>
        </w:rPr>
        <w:t xml:space="preserve">. The dataset is divided in an approximate ratio of </w:t>
      </w:r>
      <w:r w:rsidR="00547806" w:rsidRPr="00A84DDE">
        <w:rPr>
          <w:rFonts w:ascii="Times New Roman" w:hAnsi="Times New Roman" w:cs="Times New Roman"/>
          <w:sz w:val="24"/>
          <w:szCs w:val="24"/>
        </w:rPr>
        <w:t>4</w:t>
      </w:r>
      <w:r w:rsidRPr="00A84DDE">
        <w:rPr>
          <w:rFonts w:ascii="Times New Roman" w:hAnsi="Times New Roman" w:cs="Times New Roman"/>
          <w:sz w:val="24"/>
          <w:szCs w:val="24"/>
        </w:rPr>
        <w:t xml:space="preserve">:1 for preparing training and testing data respectively. Therefore </w:t>
      </w:r>
      <w:r w:rsidR="00547806" w:rsidRPr="00A84DDE">
        <w:rPr>
          <w:rFonts w:ascii="Times New Roman" w:hAnsi="Times New Roman" w:cs="Times New Roman"/>
          <w:sz w:val="24"/>
          <w:szCs w:val="24"/>
        </w:rPr>
        <w:t>637</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 xml:space="preserve">training images </w:t>
      </w:r>
      <w:r w:rsidR="00A84DDE" w:rsidRPr="00A84DDE">
        <w:rPr>
          <w:rFonts w:ascii="Times New Roman" w:hAnsi="Times New Roman" w:cs="Times New Roman"/>
          <w:sz w:val="24"/>
          <w:szCs w:val="24"/>
        </w:rPr>
        <w:t xml:space="preserve">(77.12%) </w:t>
      </w:r>
      <w:r w:rsidRPr="00A84DDE">
        <w:rPr>
          <w:rFonts w:ascii="Times New Roman" w:hAnsi="Times New Roman" w:cs="Times New Roman"/>
          <w:sz w:val="24"/>
          <w:szCs w:val="24"/>
        </w:rPr>
        <w:t xml:space="preserve">and </w:t>
      </w:r>
      <w:r w:rsidR="00547806" w:rsidRPr="00A84DDE">
        <w:rPr>
          <w:rFonts w:ascii="Times New Roman" w:hAnsi="Times New Roman" w:cs="Times New Roman"/>
          <w:sz w:val="24"/>
          <w:szCs w:val="24"/>
        </w:rPr>
        <w:t>189</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testing images</w:t>
      </w:r>
      <w:r w:rsidR="00A84DDE" w:rsidRPr="00A84DDE">
        <w:rPr>
          <w:rFonts w:ascii="Times New Roman" w:hAnsi="Times New Roman" w:cs="Times New Roman"/>
          <w:sz w:val="24"/>
          <w:szCs w:val="24"/>
        </w:rPr>
        <w:t xml:space="preserve"> (22.88%)</w:t>
      </w:r>
      <w:r w:rsidRPr="00A84DDE">
        <w:rPr>
          <w:rFonts w:ascii="Times New Roman" w:hAnsi="Times New Roman" w:cs="Times New Roman"/>
          <w:sz w:val="24"/>
          <w:szCs w:val="24"/>
        </w:rPr>
        <w:t xml:space="preserve"> now combine to a total of 566 images</w:t>
      </w:r>
    </w:p>
    <w:p w:rsidR="00262764" w:rsidRPr="00472F78" w:rsidRDefault="00262764" w:rsidP="00B83F0C">
      <w:pPr>
        <w:pStyle w:val="NoSpacing"/>
        <w:ind w:firstLine="360"/>
        <w:jc w:val="both"/>
        <w:rPr>
          <w:rFonts w:ascii="Times New Roman" w:hAnsi="Times New Roman" w:cs="Times New Roman"/>
          <w:sz w:val="24"/>
        </w:rPr>
      </w:pPr>
    </w:p>
    <w:p w:rsidR="00A2044F" w:rsidRDefault="00262764" w:rsidP="00D77F2B">
      <w:pPr>
        <w:pStyle w:val="NoSpacing"/>
        <w:spacing w:line="276" w:lineRule="auto"/>
        <w:jc w:val="center"/>
      </w:pPr>
      <w:r w:rsidRPr="00262764">
        <w:rPr>
          <w:noProof/>
        </w:rPr>
        <w:drawing>
          <wp:inline distT="0" distB="0" distL="0" distR="0" wp14:anchorId="4A839FF5" wp14:editId="408E2209">
            <wp:extent cx="5178781" cy="3065584"/>
            <wp:effectExtent l="19050" t="19050" r="3175" b="1905"/>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2"/>
                    <a:stretch>
                      <a:fillRect/>
                    </a:stretch>
                  </pic:blipFill>
                  <pic:spPr>
                    <a:xfrm>
                      <a:off x="0" y="0"/>
                      <a:ext cx="5178781" cy="3065584"/>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A835C4">
        <w:t>25</w:t>
      </w:r>
      <w:r>
        <w:t>: Dataset prepared</w:t>
      </w:r>
    </w:p>
    <w:p w:rsidR="00070A1F" w:rsidRPr="001576B5" w:rsidRDefault="0005358C" w:rsidP="003260EC">
      <w:pPr>
        <w:pStyle w:val="Heading2"/>
        <w:numPr>
          <w:ilvl w:val="1"/>
          <w:numId w:val="11"/>
        </w:numPr>
        <w:ind w:left="540" w:hanging="540"/>
        <w:rPr>
          <w:rFonts w:cs="Times New Roman"/>
        </w:rPr>
      </w:pPr>
      <w:bookmarkStart w:id="18" w:name="_Toc3440714"/>
      <w:r w:rsidRPr="00472F78">
        <w:rPr>
          <w:rFonts w:cs="Times New Roman"/>
        </w:rPr>
        <w:lastRenderedPageBreak/>
        <w:t>Implementation</w:t>
      </w:r>
      <w:bookmarkEnd w:id="18"/>
    </w:p>
    <w:p w:rsidR="00162FB3"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083C9E" w:rsidP="00CE5392">
      <w:pPr>
        <w:pStyle w:val="NoSpacing"/>
        <w:spacing w:line="276" w:lineRule="auto"/>
        <w:jc w:val="center"/>
      </w:pPr>
      <w:r>
        <w:rPr>
          <w:noProof/>
        </w:rPr>
        <w:drawing>
          <wp:inline distT="0" distB="0" distL="0" distR="0" wp14:anchorId="74D721D7" wp14:editId="11A8FD4A">
            <wp:extent cx="5790565" cy="3439160"/>
            <wp:effectExtent l="19050" t="19050" r="63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90565" cy="3439160"/>
                    </a:xfrm>
                    <a:prstGeom prst="rect">
                      <a:avLst/>
                    </a:prstGeom>
                    <a:ln>
                      <a:solidFill>
                        <a:schemeClr val="tx2">
                          <a:lumMod val="60000"/>
                          <a:lumOff val="40000"/>
                        </a:schemeClr>
                      </a:solidFill>
                    </a:ln>
                  </pic:spPr>
                </pic:pic>
              </a:graphicData>
            </a:graphic>
          </wp:inline>
        </w:drawing>
      </w:r>
    </w:p>
    <w:p w:rsidR="004D1D7E" w:rsidRPr="004D1D7E" w:rsidRDefault="00C67DCC" w:rsidP="006D79FF">
      <w:pPr>
        <w:pStyle w:val="Caption"/>
      </w:pPr>
      <w:r>
        <w:t xml:space="preserve">Figure </w:t>
      </w:r>
      <w:r w:rsidR="00A835C4">
        <w:t>26</w:t>
      </w:r>
      <w:r>
        <w:t xml:space="preserve">: </w:t>
      </w:r>
      <w:r w:rsidR="00B90846">
        <w:t>Python program files prepared in PyCharm</w:t>
      </w:r>
    </w:p>
    <w:p w:rsidR="004D1D7E" w:rsidRPr="00B45595" w:rsidRDefault="004D1D7E" w:rsidP="003260EC">
      <w:pPr>
        <w:pStyle w:val="Heading3"/>
        <w:numPr>
          <w:ilvl w:val="2"/>
          <w:numId w:val="11"/>
        </w:numPr>
      </w:pPr>
      <w:bookmarkStart w:id="19" w:name="_Toc3440715"/>
      <w:r>
        <w:t>Main</w:t>
      </w:r>
      <w:r w:rsidRPr="00B45595">
        <w:t>.py</w:t>
      </w:r>
      <w:bookmarkEnd w:id="19"/>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p>
    <w:p w:rsidR="004D1D7E" w:rsidRDefault="004D1D7E" w:rsidP="004D1D7E">
      <w:pPr>
        <w:pStyle w:val="NoSpacing"/>
        <w:jc w:val="center"/>
        <w:rPr>
          <w:i/>
          <w:sz w:val="24"/>
        </w:rPr>
      </w:pPr>
      <w:r>
        <w:rPr>
          <w:noProof/>
        </w:rPr>
        <w:drawing>
          <wp:inline distT="0" distB="0" distL="0" distR="0" wp14:anchorId="1E2CEA38" wp14:editId="54EB456B">
            <wp:extent cx="3141785" cy="2701281"/>
            <wp:effectExtent l="19050" t="1905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47363"/>
                    <a:stretch/>
                  </pic:blipFill>
                  <pic:spPr bwMode="auto">
                    <a:xfrm>
                      <a:off x="0" y="0"/>
                      <a:ext cx="3153371" cy="2711242"/>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083C9E" w:rsidRPr="00083C9E">
        <w:rPr>
          <w:noProof/>
        </w:rPr>
        <w:t xml:space="preserve"> </w:t>
      </w:r>
      <w:r w:rsidR="00083C9E">
        <w:rPr>
          <w:noProof/>
        </w:rPr>
        <w:drawing>
          <wp:inline distT="0" distB="0" distL="0" distR="0" wp14:anchorId="2C043F39" wp14:editId="00AFA4F0">
            <wp:extent cx="1805354" cy="27295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16177" cy="2745946"/>
                    </a:xfrm>
                    <a:prstGeom prst="rect">
                      <a:avLst/>
                    </a:prstGeom>
                  </pic:spPr>
                </pic:pic>
              </a:graphicData>
            </a:graphic>
          </wp:inline>
        </w:drawing>
      </w:r>
    </w:p>
    <w:p w:rsidR="00DC5FCC" w:rsidRPr="00E20B8A" w:rsidRDefault="004D1D7E" w:rsidP="00E20B8A">
      <w:pPr>
        <w:pStyle w:val="Caption"/>
        <w:rPr>
          <w:rFonts w:cs="Times New Roman"/>
          <w:color w:val="365F91" w:themeColor="accent1" w:themeShade="BF"/>
          <w:sz w:val="24"/>
        </w:rPr>
      </w:pPr>
      <w:r w:rsidRPr="00B97E43">
        <w:rPr>
          <w:rFonts w:cs="Times New Roman"/>
          <w:i/>
          <w:color w:val="365F91" w:themeColor="accent1" w:themeShade="BF"/>
          <w:sz w:val="24"/>
        </w:rPr>
        <w:t xml:space="preserve"> </w:t>
      </w:r>
      <w:r w:rsidRPr="00B97E43">
        <w:rPr>
          <w:rFonts w:cs="Times New Roman"/>
          <w:color w:val="365F91" w:themeColor="accent1" w:themeShade="BF"/>
          <w:sz w:val="24"/>
        </w:rPr>
        <w:t xml:space="preserve">Figure </w:t>
      </w:r>
      <w:r w:rsidR="00A835C4">
        <w:rPr>
          <w:rFonts w:cs="Times New Roman"/>
          <w:color w:val="365F91" w:themeColor="accent1" w:themeShade="BF"/>
          <w:sz w:val="24"/>
        </w:rPr>
        <w:t>27</w:t>
      </w:r>
      <w:r w:rsidRPr="00B97E43">
        <w:rPr>
          <w:rFonts w:cs="Times New Roman"/>
          <w:color w:val="365F91" w:themeColor="accent1" w:themeShade="BF"/>
          <w:sz w:val="24"/>
        </w:rPr>
        <w:t>: Main.py</w:t>
      </w:r>
      <w:r w:rsidR="00A835C4">
        <w:rPr>
          <w:rFonts w:cs="Times New Roman"/>
          <w:color w:val="365F91" w:themeColor="accent1" w:themeShade="BF"/>
          <w:sz w:val="24"/>
        </w:rPr>
        <w:t xml:space="preserve"> and GUI</w:t>
      </w:r>
    </w:p>
    <w:p w:rsidR="00F475AA" w:rsidRPr="00B45595" w:rsidRDefault="007A3EFC" w:rsidP="003260EC">
      <w:pPr>
        <w:pStyle w:val="Heading3"/>
        <w:numPr>
          <w:ilvl w:val="2"/>
          <w:numId w:val="11"/>
        </w:numPr>
      </w:pPr>
      <w:bookmarkStart w:id="20" w:name="_Toc3440716"/>
      <w:r>
        <w:rPr>
          <w:noProof/>
        </w:rPr>
        <w:lastRenderedPageBreak/>
        <w:drawing>
          <wp:anchor distT="0" distB="0" distL="114300" distR="114300" simplePos="0" relativeHeight="251679744" behindDoc="0" locked="0" layoutInCell="1" allowOverlap="1">
            <wp:simplePos x="0" y="0"/>
            <wp:positionH relativeFrom="margin">
              <wp:posOffset>3063240</wp:posOffset>
            </wp:positionH>
            <wp:positionV relativeFrom="margin">
              <wp:posOffset>83820</wp:posOffset>
            </wp:positionV>
            <wp:extent cx="2727325" cy="1226820"/>
            <wp:effectExtent l="19050" t="1905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727325" cy="122682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B45595" w:rsidRPr="00B45595">
        <w:t>Dataset.py</w:t>
      </w:r>
      <w:bookmarkEnd w:id="20"/>
    </w:p>
    <w:p w:rsidR="00AA4BB8" w:rsidRDefault="00A31548" w:rsidP="00FD0647">
      <w:pPr>
        <w:ind w:firstLine="720"/>
        <w:jc w:val="both"/>
        <w:rPr>
          <w:rFonts w:ascii="Times New Roman" w:hAnsi="Times New Roman" w:cs="Times New Roman"/>
          <w:sz w:val="24"/>
        </w:rPr>
      </w:pPr>
      <w:r>
        <w:rPr>
          <w:noProof/>
        </w:rPr>
        <w:pict>
          <v:shape id="_x0000_s1046" type="#_x0000_t202" style="position:absolute;left:0;text-align:left;margin-left:249.3pt;margin-top:91.15pt;width:203.2pt;height:.05pt;z-index:251671040;mso-position-horizontal-relative:text;mso-position-vertical-relative:text" stroked="f">
            <v:textbox style="mso-next-textbox:#_x0000_s1046;mso-fit-shape-to-text:t" inset="0,0,0,0">
              <w:txbxContent>
                <w:p w:rsidR="00153339" w:rsidRPr="00F551DD" w:rsidRDefault="00153339" w:rsidP="00CF2FA1">
                  <w:pPr>
                    <w:pStyle w:val="Caption"/>
                    <w:rPr>
                      <w:noProof/>
                    </w:rPr>
                  </w:pPr>
                  <w:r>
                    <w:t>Figure 28: dataAnalysis.txt</w:t>
                  </w:r>
                </w:p>
              </w:txbxContent>
            </v:textbox>
            <w10:wrap type="square"/>
          </v:shape>
        </w:pict>
      </w:r>
      <w:r w:rsidR="00B45595" w:rsidRPr="00B45595">
        <w:rPr>
          <w:rFonts w:ascii="Times New Roman" w:hAnsi="Times New Roman" w:cs="Times New Roman"/>
          <w:sz w:val="24"/>
        </w:rPr>
        <w:t>Our dataset is read, renamed, copied and organized in the correct naming convention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For eg :</w:t>
      </w:r>
      <w:r w:rsidR="00B45595">
        <w:rPr>
          <w:rFonts w:ascii="Times New Roman" w:hAnsi="Times New Roman" w:cs="Times New Roman"/>
          <w:sz w:val="24"/>
        </w:rPr>
        <w:t xml:space="preserve"> </w:t>
      </w:r>
      <w:r w:rsidR="00B45595" w:rsidRPr="00B45595">
        <w:rPr>
          <w:rFonts w:ascii="Times New Roman" w:hAnsi="Times New Roman" w:cs="Times New Roman"/>
          <w:sz w:val="24"/>
        </w:rPr>
        <w:t xml:space="preserve">xyz.png  </w:t>
      </w:r>
      <w:r w:rsidR="00B45595" w:rsidRPr="00B45595">
        <w:sym w:font="Wingdings" w:char="F0E0"/>
      </w:r>
      <w:r w:rsidR="00B45595" w:rsidRPr="00B45595">
        <w:rPr>
          <w:rFonts w:ascii="Times New Roman" w:hAnsi="Times New Roman" w:cs="Times New Roman"/>
          <w:sz w:val="24"/>
        </w:rPr>
        <w:t xml:space="preserve">  A_</w:t>
      </w:r>
      <w:r w:rsidR="00146764">
        <w:rPr>
          <w:rFonts w:ascii="Times New Roman" w:hAnsi="Times New Roman" w:cs="Times New Roman"/>
          <w:sz w:val="24"/>
        </w:rPr>
        <w:t>orig</w:t>
      </w:r>
      <w:r w:rsidR="00B45595" w:rsidRPr="00B45595">
        <w:rPr>
          <w:rFonts w:ascii="Times New Roman" w:hAnsi="Times New Roman" w:cs="Times New Roman"/>
          <w:sz w:val="24"/>
        </w:rPr>
        <w:t>_7.png</w:t>
      </w:r>
      <w:r w:rsidR="004B1C97">
        <w:rPr>
          <w:rFonts w:ascii="Times New Roman" w:hAnsi="Times New Roman" w:cs="Times New Roman"/>
          <w:sz w:val="24"/>
        </w:rPr>
        <w:t xml:space="preserve">. </w:t>
      </w:r>
      <w:r w:rsidR="00D25A4E">
        <w:rPr>
          <w:rFonts w:ascii="Times New Roman" w:hAnsi="Times New Roman" w:cs="Times New Roman"/>
          <w:sz w:val="24"/>
        </w:rPr>
        <w:t xml:space="preserve">The function </w:t>
      </w:r>
      <w:r w:rsidR="00C93180">
        <w:rPr>
          <w:rFonts w:ascii="Times New Roman" w:hAnsi="Times New Roman" w:cs="Times New Roman"/>
          <w:sz w:val="24"/>
        </w:rPr>
        <w:t xml:space="preserve">also writes a </w:t>
      </w:r>
      <w:r w:rsidR="00680AF2" w:rsidRPr="00680AF2">
        <w:rPr>
          <w:rFonts w:ascii="Times New Roman" w:hAnsi="Times New Roman" w:cs="Times New Roman"/>
          <w:sz w:val="24"/>
          <w:szCs w:val="24"/>
        </w:rPr>
        <w:t>dataAnalysis</w:t>
      </w:r>
      <w:r w:rsidR="00C93180" w:rsidRPr="00680AF2">
        <w:rPr>
          <w:rFonts w:ascii="Times New Roman" w:hAnsi="Times New Roman" w:cs="Times New Roman"/>
          <w:sz w:val="24"/>
          <w:szCs w:val="24"/>
        </w:rPr>
        <w:t>.txt</w:t>
      </w:r>
      <w:r w:rsidR="00C93180">
        <w:rPr>
          <w:rFonts w:ascii="Times New Roman" w:hAnsi="Times New Roman" w:cs="Times New Roman"/>
          <w:sz w:val="24"/>
        </w:rPr>
        <w:t xml:space="preserve"> where it </w:t>
      </w:r>
      <w:r w:rsidR="00B45595" w:rsidRPr="00B45595">
        <w:rPr>
          <w:rFonts w:ascii="Times New Roman" w:hAnsi="Times New Roman" w:cs="Times New Roman"/>
          <w:sz w:val="24"/>
        </w:rPr>
        <w:t>gives an analysis of</w:t>
      </w:r>
      <w:r w:rsidR="00497111">
        <w:rPr>
          <w:rFonts w:ascii="Times New Roman" w:hAnsi="Times New Roman" w:cs="Times New Roman"/>
          <w:sz w:val="24"/>
        </w:rPr>
        <w:t xml:space="preserve"> all</w:t>
      </w:r>
      <w:r w:rsidR="00B45595" w:rsidRPr="00B45595">
        <w:rPr>
          <w:rFonts w:ascii="Times New Roman" w:hAnsi="Times New Roman" w:cs="Times New Roman"/>
          <w:sz w:val="24"/>
        </w:rPr>
        <w:t xml:space="preserve"> the </w:t>
      </w:r>
      <w:r w:rsidR="004B58C3">
        <w:rPr>
          <w:rFonts w:ascii="Times New Roman" w:hAnsi="Times New Roman" w:cs="Times New Roman"/>
          <w:sz w:val="24"/>
        </w:rPr>
        <w:t xml:space="preserve">data </w:t>
      </w:r>
      <w:r w:rsidR="00497111">
        <w:rPr>
          <w:rFonts w:ascii="Times New Roman" w:hAnsi="Times New Roman" w:cs="Times New Roman"/>
          <w:sz w:val="24"/>
        </w:rPr>
        <w:t xml:space="preserve">and the </w:t>
      </w:r>
      <w:r w:rsidR="00B45595" w:rsidRPr="00B45595">
        <w:rPr>
          <w:rFonts w:ascii="Times New Roman" w:hAnsi="Times New Roman" w:cs="Times New Roman"/>
          <w:sz w:val="24"/>
        </w:rPr>
        <w:t xml:space="preserve">count of </w:t>
      </w:r>
      <w:r w:rsidR="004B58C3">
        <w:rPr>
          <w:rFonts w:ascii="Times New Roman" w:hAnsi="Times New Roman" w:cs="Times New Roman"/>
          <w:sz w:val="24"/>
        </w:rPr>
        <w:t xml:space="preserve">all the </w:t>
      </w:r>
      <w:r w:rsidR="00B45595" w:rsidRPr="00B45595">
        <w:rPr>
          <w:rFonts w:ascii="Times New Roman" w:hAnsi="Times New Roman" w:cs="Times New Roman"/>
          <w:sz w:val="24"/>
        </w:rPr>
        <w:t>dataset</w:t>
      </w:r>
      <w:r w:rsidR="004D1D7E" w:rsidRPr="004D1D7E">
        <w:rPr>
          <w:noProof/>
        </w:rPr>
        <w:t xml:space="preserve"> </w:t>
      </w:r>
    </w:p>
    <w:p w:rsidR="00AB55BE" w:rsidRPr="00B45595" w:rsidRDefault="00AB55BE" w:rsidP="00FD0647">
      <w:pPr>
        <w:ind w:firstLine="720"/>
        <w:jc w:val="both"/>
        <w:rPr>
          <w:rFonts w:ascii="Times New Roman" w:hAnsi="Times New Roman" w:cs="Times New Roman"/>
          <w:sz w:val="24"/>
        </w:rPr>
      </w:pPr>
    </w:p>
    <w:p w:rsidR="00AA4BB8" w:rsidRDefault="00D25A4E" w:rsidP="00774173">
      <w:r w:rsidRPr="00D25A4E">
        <w:rPr>
          <w:noProof/>
        </w:rPr>
        <w:drawing>
          <wp:inline distT="0" distB="0" distL="0" distR="0" wp14:anchorId="27326446" wp14:editId="506C4884">
            <wp:extent cx="5790565" cy="1087755"/>
            <wp:effectExtent l="19050" t="19050" r="635"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57"/>
                    <a:stretch>
                      <a:fillRect/>
                    </a:stretch>
                  </pic:blipFill>
                  <pic:spPr>
                    <a:xfrm>
                      <a:off x="0" y="0"/>
                      <a:ext cx="5790565" cy="10877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CF2FA1">
        <w:t>2</w:t>
      </w:r>
      <w:r w:rsidR="003D1995">
        <w:t>9</w:t>
      </w:r>
      <w:r w:rsidR="00CF2FA1">
        <w:t>: Data</w:t>
      </w:r>
      <w:r>
        <w:t>set.py</w:t>
      </w:r>
    </w:p>
    <w:p w:rsidR="00C4330A" w:rsidRPr="00C4330A" w:rsidRDefault="00A31548" w:rsidP="00C4330A">
      <w:r>
        <w:rPr>
          <w:noProof/>
        </w:rPr>
        <w:pict>
          <v:shape id="_x0000_s1051" type="#_x0000_t202" style="position:absolute;margin-left:269.1pt;margin-top:404.6pt;width:186.6pt;height:.05pt;z-index:251673088;mso-position-horizontal-relative:text;mso-position-vertical-relative:text" stroked="f">
            <v:textbox style="mso-fit-shape-to-text:t" inset="0,0,0,0">
              <w:txbxContent>
                <w:p w:rsidR="00153339" w:rsidRPr="002147BE" w:rsidRDefault="00153339" w:rsidP="002147BE">
                  <w:pPr>
                    <w:pStyle w:val="Caption"/>
                    <w:rPr>
                      <w:noProof/>
                      <w:sz w:val="24"/>
                    </w:rPr>
                  </w:pPr>
                  <w:r w:rsidRPr="002147BE">
                    <w:rPr>
                      <w:sz w:val="24"/>
                    </w:rPr>
                    <w:t xml:space="preserve">Figure </w:t>
                  </w:r>
                  <w:r>
                    <w:rPr>
                      <w:sz w:val="24"/>
                    </w:rPr>
                    <w:t>30</w:t>
                  </w:r>
                  <w:r w:rsidRPr="002147BE">
                    <w:rPr>
                      <w:sz w:val="24"/>
                    </w:rPr>
                    <w:t xml:space="preserve">: </w:t>
                  </w:r>
                  <w:r>
                    <w:rPr>
                      <w:sz w:val="24"/>
                    </w:rPr>
                    <w:t>Varying thresholds</w:t>
                  </w:r>
                </w:p>
              </w:txbxContent>
            </v:textbox>
            <w10:wrap type="square"/>
          </v:shape>
        </w:pict>
      </w:r>
      <w:r w:rsidR="00C5064E">
        <w:rPr>
          <w:noProof/>
        </w:rPr>
        <w:drawing>
          <wp:anchor distT="0" distB="0" distL="114300" distR="114300" simplePos="0" relativeHeight="251674624" behindDoc="0" locked="0" layoutInCell="1" allowOverlap="1">
            <wp:simplePos x="0" y="0"/>
            <wp:positionH relativeFrom="margin">
              <wp:posOffset>3417570</wp:posOffset>
            </wp:positionH>
            <wp:positionV relativeFrom="margin">
              <wp:posOffset>3649980</wp:posOffset>
            </wp:positionV>
            <wp:extent cx="2369820" cy="4846320"/>
            <wp:effectExtent l="19050" t="1905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070A1F" w:rsidRDefault="004514E7" w:rsidP="003260EC">
      <w:pPr>
        <w:pStyle w:val="Heading3"/>
        <w:numPr>
          <w:ilvl w:val="2"/>
          <w:numId w:val="11"/>
        </w:numPr>
        <w:rPr>
          <w:bCs/>
        </w:rPr>
      </w:pPr>
      <w:bookmarkStart w:id="21" w:name="_Toc3440717"/>
      <w:r>
        <w:rPr>
          <w:bCs/>
        </w:rPr>
        <w:t>Pre</w:t>
      </w:r>
      <w:r w:rsidR="00622AC7">
        <w:rPr>
          <w:bCs/>
        </w:rPr>
        <w:t>P</w:t>
      </w:r>
      <w:r w:rsidR="00F10C99" w:rsidRPr="00F10C99">
        <w:rPr>
          <w:bCs/>
        </w:rPr>
        <w:t>rocessing.py</w:t>
      </w:r>
      <w:bookmarkEnd w:id="21"/>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86262B" w:rsidRPr="0086262B" w:rsidRDefault="0086262B" w:rsidP="0086262B">
      <w:pPr>
        <w:pStyle w:val="NoSpacing"/>
        <w:ind w:firstLine="720"/>
        <w:jc w:val="both"/>
        <w:rPr>
          <w:rFonts w:ascii="Times New Roman" w:hAnsi="Times New Roman" w:cs="Times New Roman"/>
          <w:sz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and 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We can see from the adjoining image how the threshold must vary for different images having different histograms.</w:t>
      </w:r>
    </w:p>
    <w:p w:rsidR="0046385B" w:rsidRDefault="0046385B" w:rsidP="003F4E55">
      <w:pPr>
        <w:ind w:firstLine="720"/>
        <w:jc w:val="both"/>
        <w:rPr>
          <w:rFonts w:ascii="Times New Roman" w:hAnsi="Times New Roman" w:cs="Times New Roman"/>
          <w:sz w:val="24"/>
          <w:szCs w:val="24"/>
        </w:rPr>
      </w:pPr>
    </w:p>
    <w:p w:rsidR="00897FCA" w:rsidRPr="00472F78" w:rsidRDefault="00034B9A" w:rsidP="003F4E55">
      <w:pPr>
        <w:ind w:firstLine="720"/>
        <w:jc w:val="both"/>
        <w:rPr>
          <w:rFonts w:ascii="Times New Roman" w:hAnsi="Times New Roman" w:cs="Times New Roman"/>
          <w:sz w:val="24"/>
        </w:rPr>
      </w:pPr>
      <w:r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714099"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7248"/>
                    <a:stretch/>
                  </pic:blipFill>
                  <pic:spPr bwMode="auto">
                    <a:xfrm>
                      <a:off x="0" y="0"/>
                      <a:ext cx="4739781" cy="1206688"/>
                    </a:xfrm>
                    <a:prstGeom prst="rect">
                      <a:avLst/>
                    </a:prstGeom>
                    <a:ln>
                      <a:noFill/>
                    </a:ln>
                    <a:extLst>
                      <a:ext uri="{53640926-AAD7-44D8-BBD7-CCE9431645EC}">
                        <a14:shadowObscured xmlns:a14="http://schemas.microsoft.com/office/drawing/2010/main"/>
                      </a:ext>
                    </a:extLst>
                  </pic:spPr>
                </pic:pic>
              </a:graphicData>
            </a:graphic>
          </wp:inline>
        </w:drawing>
      </w:r>
    </w:p>
    <w:p w:rsidR="007C6DF4" w:rsidRDefault="00B722BB" w:rsidP="00E30E64">
      <w:pPr>
        <w:pStyle w:val="Caption"/>
        <w:rPr>
          <w:rFonts w:cs="Times New Roman"/>
          <w:color w:val="365F91" w:themeColor="accent1" w:themeShade="BF"/>
          <w:sz w:val="24"/>
        </w:rPr>
      </w:pPr>
      <w:r w:rsidRPr="0015430A">
        <w:rPr>
          <w:rFonts w:cs="Times New Roman"/>
          <w:color w:val="365F91" w:themeColor="accent1" w:themeShade="BF"/>
          <w:sz w:val="24"/>
        </w:rPr>
        <w:t xml:space="preserve">Figure </w:t>
      </w:r>
      <w:r w:rsidR="00375F94">
        <w:rPr>
          <w:rFonts w:cs="Times New Roman"/>
          <w:color w:val="365F91" w:themeColor="accent1" w:themeShade="BF"/>
          <w:sz w:val="24"/>
        </w:rPr>
        <w:t>31</w:t>
      </w:r>
      <w:r w:rsidRPr="0015430A">
        <w:rPr>
          <w:rFonts w:cs="Times New Roman"/>
          <w:color w:val="365F91" w:themeColor="accent1" w:themeShade="BF"/>
          <w:sz w:val="24"/>
        </w:rPr>
        <w:t>: Preprocessing signature image</w:t>
      </w:r>
    </w:p>
    <w:p w:rsidR="0052777D" w:rsidRPr="0052777D" w:rsidRDefault="0052777D" w:rsidP="0052777D"/>
    <w:p w:rsidR="00F475AA" w:rsidRPr="00041B48" w:rsidRDefault="000F6C50" w:rsidP="003260EC">
      <w:pPr>
        <w:pStyle w:val="Heading3"/>
        <w:numPr>
          <w:ilvl w:val="2"/>
          <w:numId w:val="11"/>
        </w:numPr>
        <w:rPr>
          <w:sz w:val="28"/>
        </w:rPr>
      </w:pPr>
      <w:bookmarkStart w:id="22" w:name="_Toc3440718"/>
      <w:r>
        <w:t>N</w:t>
      </w:r>
      <w:r w:rsidR="00C47543">
        <w:t>ormal</w:t>
      </w:r>
      <w:r w:rsidR="00041B48" w:rsidRPr="00041B48">
        <w:t>Feat.py</w:t>
      </w:r>
      <w:bookmarkEnd w:id="22"/>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Pr="0052777D" w:rsidRDefault="0052777D" w:rsidP="00375F94">
      <w:pPr>
        <w:pStyle w:val="Body"/>
        <w:ind w:firstLine="720"/>
        <w:rPr>
          <w:noProof/>
          <w:sz w:val="24"/>
        </w:rPr>
      </w:pPr>
      <w:r w:rsidRPr="0052777D">
        <w:rPr>
          <w:noProof/>
          <w:sz w:val="24"/>
        </w:rPr>
        <w:t>The following image shows the PySimpleGui progress bar for our training period for over 1000 images.</w:t>
      </w: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3045277" cy="2842260"/>
            <wp:effectExtent l="19050" t="1905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054566" cy="2850930"/>
                    </a:xfrm>
                    <a:prstGeom prst="rect">
                      <a:avLst/>
                    </a:prstGeom>
                    <a:ln>
                      <a:solidFill>
                        <a:schemeClr val="tx2">
                          <a:lumMod val="60000"/>
                          <a:lumOff val="40000"/>
                        </a:schemeClr>
                      </a:solidFill>
                    </a:ln>
                  </pic:spPr>
                </pic:pic>
              </a:graphicData>
            </a:graphic>
          </wp:inline>
        </w:drawing>
      </w:r>
    </w:p>
    <w:p w:rsidR="0052777D" w:rsidRPr="00375F94" w:rsidRDefault="00375F94" w:rsidP="00375F94">
      <w:pPr>
        <w:pStyle w:val="Caption"/>
        <w:rPr>
          <w:sz w:val="28"/>
          <w:szCs w:val="20"/>
        </w:rPr>
      </w:pPr>
      <w:r w:rsidRPr="00375F94">
        <w:rPr>
          <w:sz w:val="24"/>
        </w:rPr>
        <w:t xml:space="preserve">Figure </w:t>
      </w:r>
      <w:r w:rsidR="007B3AAD">
        <w:rPr>
          <w:sz w:val="24"/>
        </w:rPr>
        <w:t>32</w:t>
      </w:r>
      <w:r w:rsidR="007B3AAD" w:rsidRPr="00375F94">
        <w:rPr>
          <w:sz w:val="24"/>
        </w:rPr>
        <w:t>:</w:t>
      </w:r>
      <w:r w:rsidRPr="00375F94">
        <w:rPr>
          <w:sz w:val="24"/>
        </w:rPr>
        <w:t xml:space="preserve"> </w:t>
      </w:r>
      <w:r>
        <w:rPr>
          <w:sz w:val="24"/>
        </w:rPr>
        <w:t>Progress meter bar GUI while training</w:t>
      </w:r>
      <w:r w:rsidR="006765AA">
        <w:rPr>
          <w:sz w:val="24"/>
        </w:rPr>
        <w:t xml:space="preserve"> and testin</w:t>
      </w:r>
      <w:r w:rsidR="000F4F42">
        <w:rPr>
          <w:sz w:val="24"/>
        </w:rPr>
        <w:t>g</w:t>
      </w:r>
    </w:p>
    <w:p w:rsidR="00C47543" w:rsidRPr="00C47543" w:rsidRDefault="00C47543" w:rsidP="00774173">
      <w:pPr>
        <w:jc w:val="center"/>
        <w:rPr>
          <w:sz w:val="24"/>
          <w:szCs w:val="20"/>
        </w:rPr>
      </w:pPr>
    </w:p>
    <w:p w:rsidR="00C47543" w:rsidRPr="00C47543" w:rsidRDefault="00C47543" w:rsidP="00C47543">
      <w:pPr>
        <w:pStyle w:val="Body"/>
        <w:rPr>
          <w:sz w:val="24"/>
          <w:szCs w:val="20"/>
        </w:rPr>
      </w:pPr>
      <w:r w:rsidRPr="00C47543">
        <w:rPr>
          <w:sz w:val="24"/>
          <w:szCs w:val="20"/>
        </w:rPr>
        <w:t>The normal shape based features that are extracted from the pre-processed image are given below</w:t>
      </w:r>
      <w:r w:rsidR="00E25056">
        <w:rPr>
          <w:sz w:val="24"/>
          <w:szCs w:val="20"/>
        </w:rPr>
        <w:t xml:space="preserve"> and are also shown on the above </w:t>
      </w:r>
      <w:r w:rsidR="008B73AD">
        <w:rPr>
          <w:sz w:val="24"/>
          <w:szCs w:val="20"/>
        </w:rPr>
        <w:t>image:</w:t>
      </w:r>
      <w:r w:rsidR="008647F2" w:rsidRPr="008647F2">
        <w:rPr>
          <w:noProof/>
        </w:rPr>
        <w:t xml:space="preserve"> </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The ratio of the width to the height of an image or screen.</w:t>
      </w:r>
    </w:p>
    <w:p w:rsidR="00C47543" w:rsidRPr="00C47543" w:rsidRDefault="00C47543" w:rsidP="003260EC">
      <w:pPr>
        <w:pStyle w:val="ListParagraph"/>
        <w:numPr>
          <w:ilvl w:val="0"/>
          <w:numId w:val="12"/>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 xml:space="preserve">The Center of Gravity or Center of Mass statistic calculates where the COG of the image lies. </w:t>
      </w:r>
      <w:r w:rsidRPr="00C47543">
        <w:rPr>
          <w:rFonts w:ascii="Times New Roman" w:eastAsia="Times New Roman" w:hAnsi="Times New Roman"/>
          <w:color w:val="000000"/>
          <w:sz w:val="24"/>
          <w:szCs w:val="20"/>
        </w:rPr>
        <w:t>The COG of X is calculated by:</w:t>
      </w:r>
    </w:p>
    <w:p w:rsidR="00C47543" w:rsidRPr="00C47543" w:rsidRDefault="00C47543" w:rsidP="00C47543">
      <w:pPr>
        <w:pStyle w:val="ListParagraph"/>
        <w:shd w:val="clear" w:color="auto" w:fill="FFFFFF"/>
        <w:spacing w:after="150" w:line="240" w:lineRule="auto"/>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X = COG_X + (I*x)</w:t>
      </w:r>
    </w:p>
    <w:p w:rsidR="00C47543" w:rsidRPr="00C47543" w:rsidRDefault="00C47543" w:rsidP="003260EC">
      <w:pPr>
        <w:pStyle w:val="ListParagraph"/>
        <w:numPr>
          <w:ilvl w:val="0"/>
          <w:numId w:val="12"/>
        </w:numPr>
        <w:shd w:val="clear" w:color="auto" w:fill="FFFFFF"/>
        <w:spacing w:after="15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Y:</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The Y- Center of Gravity :</w:t>
      </w:r>
      <w:r w:rsidR="008647F2" w:rsidRPr="008647F2">
        <w:rPr>
          <w:noProof/>
        </w:rPr>
        <w:t xml:space="preserve"> </w:t>
      </w:r>
    </w:p>
    <w:p w:rsidR="00C47543" w:rsidRPr="00C47543" w:rsidRDefault="00C47543" w:rsidP="00C47543">
      <w:pPr>
        <w:pStyle w:val="ListParagraph"/>
        <w:shd w:val="clear" w:color="auto" w:fill="FFFFFF"/>
        <w:spacing w:after="150" w:line="240" w:lineRule="auto"/>
        <w:ind w:left="0"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Y = COG_Y + (I*y)</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Baseline Shift:</w:t>
      </w:r>
      <w:r w:rsidRPr="00C47543">
        <w:rPr>
          <w:rFonts w:ascii="Times New Roman" w:hAnsi="Times New Roman"/>
          <w:color w:val="000000"/>
          <w:sz w:val="24"/>
          <w:szCs w:val="20"/>
        </w:rPr>
        <w:t xml:space="preserve"> This depicts which side (left or right) is the signature waited more and by how much. Calculated difference of left and right </w:t>
      </w:r>
      <w:r w:rsidRPr="00C47543">
        <w:rPr>
          <w:rFonts w:ascii="Times New Roman" w:eastAsia="Times New Roman" w:hAnsi="Times New Roman"/>
          <w:color w:val="000000"/>
          <w:sz w:val="24"/>
          <w:szCs w:val="20"/>
        </w:rPr>
        <w:t>COG_Y</w:t>
      </w:r>
      <w:r w:rsidRPr="00C47543">
        <w:rPr>
          <w:rFonts w:ascii="Times New Roman" w:hAnsi="Times New Roman"/>
          <w:color w:val="000000"/>
          <w:sz w:val="24"/>
          <w:szCs w:val="20"/>
        </w:rPr>
        <w:t>.</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sum of square elements in GLCM</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the weights with which GLCM </w:t>
      </w:r>
      <w:r w:rsidRPr="00C47543">
        <w:rPr>
          <w:rFonts w:ascii="Times New Roman" w:hAnsi="Times New Roman"/>
          <w:sz w:val="24"/>
          <w:szCs w:val="20"/>
        </w:rPr>
        <w:t>probabilities are multiplied increase linearly away from the diagonal </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Pr="00C47543">
        <w:rPr>
          <w:rFonts w:ascii="Times New Roman" w:hAnsi="Times New Roman"/>
          <w:sz w:val="24"/>
          <w:szCs w:val="20"/>
          <w:shd w:val="clear" w:color="auto" w:fill="FFFFFF"/>
        </w:rPr>
        <w:t xml:space="preserve"> describe the overall texture of the image using measures</w:t>
      </w:r>
    </w:p>
    <w:p w:rsidR="00FC00E2" w:rsidRPr="007254FE" w:rsidRDefault="00C47543" w:rsidP="003260EC">
      <w:pPr>
        <w:pStyle w:val="ListParagraph"/>
        <w:numPr>
          <w:ilvl w:val="0"/>
          <w:numId w:val="12"/>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is a measure of the combined weight of a distribution's tails relative to the center of the distribution</w:t>
      </w:r>
    </w:p>
    <w:p w:rsidR="007B3AAD" w:rsidRDefault="00AB508C" w:rsidP="007B3AAD">
      <w:pPr>
        <w:pStyle w:val="ListParagraph"/>
        <w:keepNext/>
        <w:spacing w:line="256" w:lineRule="auto"/>
        <w:ind w:left="360"/>
        <w:jc w:val="center"/>
      </w:pPr>
      <w:r>
        <w:rPr>
          <w:noProof/>
        </w:rPr>
        <w:drawing>
          <wp:inline distT="0" distB="0" distL="0" distR="0" wp14:anchorId="6A94B551" wp14:editId="65FCDE7B">
            <wp:extent cx="2947487" cy="1744980"/>
            <wp:effectExtent l="19050" t="19050" r="571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12475"/>
                    <a:stretch/>
                  </pic:blipFill>
                  <pic:spPr bwMode="auto">
                    <a:xfrm>
                      <a:off x="0" y="0"/>
                      <a:ext cx="2957250" cy="1750760"/>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7254FE" w:rsidRDefault="007B3AAD" w:rsidP="007B3AAD">
      <w:pPr>
        <w:pStyle w:val="Caption"/>
      </w:pPr>
      <w:r>
        <w:t>Figure 33: Normal features printed on console</w:t>
      </w:r>
    </w:p>
    <w:p w:rsidR="00692B1E" w:rsidRDefault="00692B1E" w:rsidP="007254FE">
      <w:pPr>
        <w:pStyle w:val="ListParagraph"/>
        <w:spacing w:line="256" w:lineRule="auto"/>
        <w:ind w:left="360"/>
        <w:jc w:val="both"/>
      </w:pPr>
    </w:p>
    <w:p w:rsidR="00A809B8" w:rsidRPr="00B77D64" w:rsidRDefault="00A809B8" w:rsidP="007254FE">
      <w:pPr>
        <w:pStyle w:val="ListParagraph"/>
        <w:spacing w:line="256" w:lineRule="auto"/>
        <w:ind w:left="360"/>
        <w:jc w:val="both"/>
      </w:pPr>
    </w:p>
    <w:p w:rsidR="001A72FB" w:rsidRPr="00E023F6" w:rsidRDefault="00A052B0" w:rsidP="001A72FB">
      <w:pPr>
        <w:pStyle w:val="Heading3"/>
        <w:numPr>
          <w:ilvl w:val="2"/>
          <w:numId w:val="11"/>
        </w:numPr>
      </w:pPr>
      <w:bookmarkStart w:id="23" w:name="_Toc3440719"/>
      <w:r>
        <w:t>LocalBinaryPattern</w:t>
      </w:r>
      <w:r w:rsidRPr="00041B48">
        <w:t>.py</w:t>
      </w:r>
      <w:bookmarkEnd w:id="23"/>
    </w:p>
    <w:p w:rsidR="008C3F59" w:rsidRPr="008C3F59" w:rsidRDefault="001C00FF" w:rsidP="008C3F59">
      <w:pPr>
        <w:ind w:firstLine="720"/>
        <w:jc w:val="both"/>
        <w:rPr>
          <w:rFonts w:ascii="Times New Roman" w:eastAsiaTheme="majorEastAsia" w:hAnsi="Times New Roman" w:cs="Times New Roman"/>
          <w:sz w:val="24"/>
          <w:szCs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p>
    <w:p w:rsidR="007254FE" w:rsidRPr="007254FE" w:rsidRDefault="008C3F59" w:rsidP="00FC00E2">
      <w:pPr>
        <w:pStyle w:val="Body"/>
        <w:ind w:firstLine="720"/>
        <w:rPr>
          <w:sz w:val="24"/>
          <w:lang w:val="en-US"/>
        </w:rPr>
      </w:pPr>
      <w:r w:rsidRPr="008C3F59">
        <w:rPr>
          <w:sz w:val="24"/>
        </w:rPr>
        <w:t xml:space="preserve">The first step in constructing a LBP is to take the 8 pixel neighbourhood surrounding a center pixel and threshold it to construct a set of 8 binary digits. </w:t>
      </w:r>
      <w:r w:rsidRPr="008C3F59">
        <w:rPr>
          <w:sz w:val="24"/>
          <w:lang w:val="en-US"/>
        </w:rPr>
        <w:t>Taking the 8 bit binary neighborhood of the center pixel and converting it into a decimal representation.</w:t>
      </w:r>
      <w:r w:rsidRPr="008C3F59">
        <w:rPr>
          <w:sz w:val="24"/>
        </w:rPr>
        <w:t xml:space="preserve"> </w:t>
      </w:r>
      <w:r w:rsidRPr="008C3F59">
        <w:rPr>
          <w:sz w:val="24"/>
          <w:lang w:val="en-US"/>
        </w:rPr>
        <w:t>The calculated LBP value is then stored in an output array with the same width and height as the original image. The mask is then moved ahead in the image and the process repeats.</w:t>
      </w:r>
      <w:r w:rsidR="00FC00E2">
        <w:rPr>
          <w:sz w:val="24"/>
          <w:lang w:val="en-US"/>
        </w:rPr>
        <w:t xml:space="preserve"> </w:t>
      </w:r>
      <w:r w:rsidR="00ED5D1E">
        <w:rPr>
          <w:sz w:val="24"/>
          <w:lang w:val="en-US"/>
        </w:rPr>
        <w:t xml:space="preserve">The following image shows the steps with an example. </w:t>
      </w: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lastRenderedPageBreak/>
        <w:drawing>
          <wp:inline distT="0" distB="0" distL="0" distR="0">
            <wp:extent cx="4640978" cy="55168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53502" cy="5531768"/>
                    </a:xfrm>
                    <a:prstGeom prst="rect">
                      <a:avLst/>
                    </a:prstGeom>
                    <a:noFill/>
                    <a:ln>
                      <a:noFill/>
                    </a:ln>
                  </pic:spPr>
                </pic:pic>
              </a:graphicData>
            </a:graphic>
          </wp:inline>
        </w:drawing>
      </w:r>
    </w:p>
    <w:p w:rsidR="007254FE" w:rsidRPr="007B3AAD" w:rsidRDefault="007254FE" w:rsidP="007254FE">
      <w:pPr>
        <w:pStyle w:val="Caption"/>
        <w:rPr>
          <w:color w:val="4F81BD" w:themeColor="accent1"/>
          <w:sz w:val="24"/>
          <w:szCs w:val="24"/>
        </w:rPr>
      </w:pPr>
      <w:r w:rsidRPr="007B3AAD">
        <w:rPr>
          <w:b/>
          <w:color w:val="4F81BD" w:themeColor="accent1"/>
          <w:sz w:val="24"/>
          <w:szCs w:val="24"/>
        </w:rPr>
        <w:t>Figure</w:t>
      </w:r>
      <w:r w:rsidR="007B3AAD" w:rsidRPr="007B3AAD">
        <w:rPr>
          <w:b/>
          <w:color w:val="4F81BD" w:themeColor="accent1"/>
          <w:sz w:val="24"/>
          <w:szCs w:val="24"/>
        </w:rPr>
        <w:t xml:space="preserve"> 34</w:t>
      </w:r>
      <w:r w:rsidRPr="007B3AAD">
        <w:rPr>
          <w:color w:val="4F81BD" w:themeColor="accent1"/>
          <w:sz w:val="24"/>
          <w:szCs w:val="24"/>
        </w:rPr>
        <w:t xml:space="preserve">: LBP image conversion algorithm </w:t>
      </w:r>
    </w:p>
    <w:p w:rsidR="00FC00E2" w:rsidRPr="00FC00E2" w:rsidRDefault="00FC00E2" w:rsidP="00FC00E2"/>
    <w:p w:rsidR="007254FE" w:rsidRDefault="007254FE" w:rsidP="007254FE">
      <w:pPr>
        <w:pStyle w:val="Body"/>
        <w:jc w:val="center"/>
      </w:pPr>
      <w:r w:rsidRPr="0095535C">
        <w:rPr>
          <w:noProof/>
          <w:lang w:val="en-US"/>
        </w:rPr>
        <w:drawing>
          <wp:inline distT="0" distB="0" distL="0" distR="0">
            <wp:extent cx="5318760" cy="138494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70702" cy="1398467"/>
                    </a:xfrm>
                    <a:prstGeom prst="rect">
                      <a:avLst/>
                    </a:prstGeom>
                    <a:noFill/>
                    <a:ln>
                      <a:noFill/>
                    </a:ln>
                  </pic:spPr>
                </pic:pic>
              </a:graphicData>
            </a:graphic>
          </wp:inline>
        </w:drawing>
      </w:r>
    </w:p>
    <w:p w:rsidR="007254FE" w:rsidRPr="007B3AAD" w:rsidRDefault="007254FE" w:rsidP="007254FE">
      <w:pPr>
        <w:pStyle w:val="Body"/>
        <w:jc w:val="center"/>
        <w:rPr>
          <w:color w:val="4F81BD" w:themeColor="accent1"/>
          <w:sz w:val="24"/>
        </w:rPr>
      </w:pPr>
      <w:r w:rsidRPr="007B3AAD">
        <w:rPr>
          <w:b/>
          <w:color w:val="4F81BD" w:themeColor="accent1"/>
          <w:sz w:val="24"/>
        </w:rPr>
        <w:t xml:space="preserve">Figure </w:t>
      </w:r>
      <w:r w:rsidR="007B3AAD" w:rsidRPr="007B3AAD">
        <w:rPr>
          <w:b/>
          <w:color w:val="4F81BD" w:themeColor="accent1"/>
          <w:sz w:val="24"/>
        </w:rPr>
        <w:t>35</w:t>
      </w:r>
      <w:r w:rsidRPr="007B3AAD">
        <w:rPr>
          <w:color w:val="4F81BD" w:themeColor="accent1"/>
          <w:sz w:val="24"/>
        </w:rPr>
        <w:t xml:space="preserve">: LBP image conversion: </w:t>
      </w:r>
      <w:r w:rsidRPr="007B3AAD">
        <w:rPr>
          <w:color w:val="4F81BD" w:themeColor="accent1"/>
          <w:sz w:val="24"/>
        </w:rPr>
        <w:br/>
        <w:t>(a) Grey image; (b) LBP image</w:t>
      </w:r>
    </w:p>
    <w:p w:rsidR="007254FE" w:rsidRDefault="007254FE" w:rsidP="007254FE">
      <w:pPr>
        <w:pStyle w:val="ListParagraph"/>
        <w:spacing w:line="256" w:lineRule="auto"/>
        <w:ind w:left="360"/>
        <w:jc w:val="both"/>
        <w:rPr>
          <w:rFonts w:ascii="Times New Roman" w:hAnsi="Times New Roman"/>
          <w:sz w:val="24"/>
          <w:szCs w:val="20"/>
        </w:rPr>
      </w:pPr>
    </w:p>
    <w:p w:rsidR="00A809B8" w:rsidRDefault="00A809B8" w:rsidP="007254FE">
      <w:pPr>
        <w:pStyle w:val="ListParagraph"/>
        <w:spacing w:line="256" w:lineRule="auto"/>
        <w:ind w:left="360"/>
        <w:jc w:val="both"/>
        <w:rPr>
          <w:rFonts w:ascii="Times New Roman" w:hAnsi="Times New Roman"/>
          <w:sz w:val="24"/>
          <w:szCs w:val="20"/>
        </w:rPr>
      </w:pPr>
    </w:p>
    <w:p w:rsidR="00A809B8" w:rsidRPr="000818DF" w:rsidRDefault="00A809B8" w:rsidP="000818DF">
      <w:pPr>
        <w:spacing w:line="256" w:lineRule="auto"/>
        <w:jc w:val="both"/>
        <w:rPr>
          <w:rFonts w:ascii="Times New Roman" w:hAnsi="Times New Roman"/>
          <w:sz w:val="24"/>
          <w:szCs w:val="20"/>
        </w:rPr>
      </w:pPr>
    </w:p>
    <w:p w:rsidR="007254FE" w:rsidRPr="00C47543" w:rsidRDefault="0048555D" w:rsidP="003260EC">
      <w:pPr>
        <w:pStyle w:val="Heading3"/>
        <w:numPr>
          <w:ilvl w:val="2"/>
          <w:numId w:val="11"/>
        </w:numPr>
      </w:pPr>
      <w:bookmarkStart w:id="24" w:name="_Toc3440720"/>
      <w:r>
        <w:lastRenderedPageBreak/>
        <w:t>L</w:t>
      </w:r>
      <w:r w:rsidR="007254FE">
        <w:t>bp</w:t>
      </w:r>
      <w:r w:rsidR="007254FE" w:rsidRPr="00C47543">
        <w:t>Feat.py</w:t>
      </w:r>
      <w:bookmarkEnd w:id="24"/>
    </w:p>
    <w:p w:rsidR="007254FE" w:rsidRPr="00C47543" w:rsidRDefault="007254FE" w:rsidP="007254FE">
      <w:pPr>
        <w:pStyle w:val="Body"/>
        <w:rPr>
          <w:sz w:val="24"/>
          <w:szCs w:val="20"/>
        </w:rPr>
      </w:pPr>
      <w:r w:rsidRPr="00C47543">
        <w:rPr>
          <w:sz w:val="24"/>
          <w:szCs w:val="20"/>
        </w:rPr>
        <w:t>The LBP texture based features that are extracted from the LBP image are given below:</w:t>
      </w:r>
      <w:r w:rsidRPr="008647F2">
        <w:rPr>
          <w:noProof/>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Contrast</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measure of the intensity contrast between a pixel and its neighbor over the whole image</w:t>
      </w:r>
      <w:r w:rsidRPr="00C47543">
        <w:rPr>
          <w:rFonts w:ascii="Times New Roman" w:hAnsi="Times New Roman"/>
          <w:noProof/>
          <w:color w:val="000000"/>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value that calculates the tightness of distribution of the elements in the GLCM to the GLCM diagonal</w:t>
      </w:r>
      <w:r w:rsidRPr="00C47543">
        <w:rPr>
          <w:rFonts w:ascii="Times New Roman" w:hAnsi="Times New Roman"/>
          <w:noProof/>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the sum of square elements in GLCM</w:t>
      </w:r>
    </w:p>
    <w:p w:rsidR="007254FE" w:rsidRPr="00C47543" w:rsidRDefault="007254FE"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Haralick feat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Pr="00C47543">
        <w:rPr>
          <w:rFonts w:ascii="Times New Roman" w:hAnsi="Times New Roman"/>
          <w:color w:val="222222"/>
          <w:sz w:val="24"/>
          <w:szCs w:val="20"/>
          <w:shd w:val="clear" w:color="auto" w:fill="FFFFFF"/>
        </w:rPr>
        <w:t>asymmetry in a statistical distribution, in which the curve appears distorted or skewed either to the left or to the right</w:t>
      </w:r>
    </w:p>
    <w:p w:rsidR="007254FE" w:rsidRPr="008647F2"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7B3AAD" w:rsidRDefault="007254FE" w:rsidP="007B3AAD">
      <w:pPr>
        <w:keepNext/>
        <w:jc w:val="center"/>
      </w:pPr>
      <w:r>
        <w:rPr>
          <w:noProof/>
        </w:rPr>
        <w:drawing>
          <wp:inline distT="0" distB="0" distL="0" distR="0" wp14:anchorId="36E61AD9" wp14:editId="34A0B94B">
            <wp:extent cx="3215640" cy="1945769"/>
            <wp:effectExtent l="19050" t="1905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b="12783"/>
                    <a:stretch/>
                  </pic:blipFill>
                  <pic:spPr bwMode="auto">
                    <a:xfrm>
                      <a:off x="0" y="0"/>
                      <a:ext cx="3239206" cy="1960029"/>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46B1" w:rsidRPr="00C44D1B" w:rsidRDefault="007B3AAD" w:rsidP="00C44D1B">
      <w:pPr>
        <w:pStyle w:val="Caption"/>
        <w:rPr>
          <w:sz w:val="24"/>
        </w:rPr>
      </w:pPr>
      <w:r w:rsidRPr="0081030B">
        <w:rPr>
          <w:sz w:val="24"/>
        </w:rPr>
        <w:t>Figure 36: Normal features printed on console</w:t>
      </w:r>
    </w:p>
    <w:p w:rsidR="00A809B8" w:rsidRDefault="00A809B8" w:rsidP="005C6DBB">
      <w:pPr>
        <w:pStyle w:val="NoSpacing"/>
      </w:pPr>
    </w:p>
    <w:p w:rsidR="00A809B8" w:rsidRPr="00A809B8" w:rsidRDefault="008B71E8" w:rsidP="003260EC">
      <w:pPr>
        <w:pStyle w:val="Heading3"/>
        <w:numPr>
          <w:ilvl w:val="2"/>
          <w:numId w:val="11"/>
        </w:numPr>
      </w:pPr>
      <w:bookmarkStart w:id="25" w:name="_Toc3440721"/>
      <w:r>
        <w:t>Classification</w:t>
      </w:r>
      <w:r w:rsidRPr="00041B48">
        <w:t>.py</w:t>
      </w:r>
      <w:bookmarkEnd w:id="25"/>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Pr="00FF6DFC"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lastRenderedPageBreak/>
        <w:tab/>
        <w:t>Our designed KNN classification algorithm code also situated in this file. KNN stands for K-nearest neighbors. This classification gives us the decision class that our projects intended output would be.</w:t>
      </w:r>
      <w:r w:rsidRPr="007254FE">
        <w:rPr>
          <w:noProof/>
          <w:sz w:val="24"/>
          <w:szCs w:val="24"/>
        </w:rPr>
        <w:t xml:space="preserve"> </w:t>
      </w:r>
    </w:p>
    <w:p w:rsidR="00C44D1B" w:rsidRDefault="00B90116" w:rsidP="00C44D1B">
      <w:pPr>
        <w:keepNext/>
        <w:jc w:val="center"/>
      </w:pPr>
      <w:r>
        <w:rPr>
          <w:noProof/>
        </w:rPr>
        <w:drawing>
          <wp:inline distT="0" distB="0" distL="0" distR="0" wp14:anchorId="2C51400B" wp14:editId="4412BA37">
            <wp:extent cx="2956560" cy="1752356"/>
            <wp:effectExtent l="19050" t="1905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64215" cy="1756893"/>
                    </a:xfrm>
                    <a:prstGeom prst="rect">
                      <a:avLst/>
                    </a:prstGeom>
                    <a:ln>
                      <a:solidFill>
                        <a:schemeClr val="tx2">
                          <a:lumMod val="60000"/>
                          <a:lumOff val="40000"/>
                        </a:schemeClr>
                      </a:solidFill>
                    </a:ln>
                  </pic:spPr>
                </pic:pic>
              </a:graphicData>
            </a:graphic>
          </wp:inline>
        </w:drawing>
      </w:r>
    </w:p>
    <w:p w:rsidR="007254FE" w:rsidRDefault="00C44D1B" w:rsidP="00C44D1B">
      <w:pPr>
        <w:pStyle w:val="Caption"/>
        <w:rPr>
          <w:sz w:val="24"/>
        </w:rPr>
      </w:pPr>
      <w:r>
        <w:t>Figure 37</w:t>
      </w:r>
      <w:r w:rsidRPr="00302B49">
        <w:t>: Normal features printed on console</w:t>
      </w:r>
    </w:p>
    <w:p w:rsidR="00B90116" w:rsidRPr="007254FE" w:rsidRDefault="00B90116" w:rsidP="007254FE">
      <w:pPr>
        <w:pStyle w:val="Body"/>
        <w:rPr>
          <w:sz w:val="24"/>
        </w:rPr>
      </w:pPr>
    </w:p>
    <w:p w:rsidR="007254FE" w:rsidRDefault="007254FE" w:rsidP="003260EC">
      <w:pPr>
        <w:pStyle w:val="Heading3"/>
        <w:numPr>
          <w:ilvl w:val="2"/>
          <w:numId w:val="11"/>
        </w:numPr>
      </w:pPr>
      <w:bookmarkStart w:id="26" w:name="_Toc3440722"/>
      <w:r>
        <w:t>Evaluation.py</w:t>
      </w:r>
      <w:bookmarkEnd w:id="26"/>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7254FE" w:rsidRPr="007254FE" w:rsidRDefault="007254FE" w:rsidP="0096198B">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7254FE" w:rsidRDefault="007254FE" w:rsidP="007254FE">
      <w:pPr>
        <w:pStyle w:val="Body"/>
        <w:rPr>
          <w:sz w:val="24"/>
        </w:rPr>
      </w:pPr>
      <w:r w:rsidRPr="007254FE">
        <w:rPr>
          <w:sz w:val="24"/>
        </w:rPr>
        <w:t>In our experimentation, we find our accuracy to be highest with 85.28% at K = 22 in our KNN classifier. The table below shows the different recognition rates for different values for K.</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5A76A5">
        <w:rPr>
          <w:b/>
          <w:noProof/>
        </w:rPr>
        <w:t>2</w:t>
      </w:r>
      <w:r w:rsidRPr="009735D1">
        <w:rPr>
          <w:b/>
        </w:rPr>
        <w:fldChar w:fldCharType="end"/>
      </w:r>
      <w:r>
        <w:rPr>
          <w:b/>
        </w:rPr>
        <w:t>:</w:t>
      </w:r>
      <w:r>
        <w:t xml:space="preserve"> </w:t>
      </w:r>
      <w:r>
        <w:rPr>
          <w:noProof/>
        </w:rPr>
        <w:t>Expermintatal Analysis</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K</w:t>
            </w:r>
          </w:p>
        </w:tc>
        <w:tc>
          <w:tcPr>
            <w:tcW w:w="1515" w:type="dxa"/>
            <w:shd w:val="clear" w:color="auto" w:fill="auto"/>
          </w:tcPr>
          <w:p w:rsidR="007254FE" w:rsidRDefault="007254FE" w:rsidP="00153339">
            <w:pPr>
              <w:pStyle w:val="Body"/>
              <w:jc w:val="center"/>
            </w:pPr>
            <w:r>
              <w:t>15</w:t>
            </w:r>
          </w:p>
        </w:tc>
        <w:tc>
          <w:tcPr>
            <w:tcW w:w="1515" w:type="dxa"/>
            <w:shd w:val="clear" w:color="auto" w:fill="auto"/>
          </w:tcPr>
          <w:p w:rsidR="007254FE" w:rsidRDefault="007254FE" w:rsidP="00153339">
            <w:pPr>
              <w:pStyle w:val="Body"/>
              <w:jc w:val="center"/>
            </w:pPr>
            <w:r>
              <w:t>20</w:t>
            </w:r>
          </w:p>
        </w:tc>
        <w:tc>
          <w:tcPr>
            <w:tcW w:w="1515" w:type="dxa"/>
            <w:shd w:val="clear" w:color="auto" w:fill="auto"/>
          </w:tcPr>
          <w:p w:rsidR="007254FE" w:rsidRDefault="007254FE" w:rsidP="00153339">
            <w:pPr>
              <w:pStyle w:val="Body"/>
              <w:jc w:val="center"/>
            </w:pPr>
            <w:r>
              <w:t>22</w:t>
            </w:r>
          </w:p>
        </w:tc>
        <w:tc>
          <w:tcPr>
            <w:tcW w:w="1515" w:type="dxa"/>
            <w:shd w:val="clear" w:color="auto" w:fill="auto"/>
          </w:tcPr>
          <w:p w:rsidR="007254FE" w:rsidRDefault="007254FE" w:rsidP="00153339">
            <w:pPr>
              <w:pStyle w:val="Body"/>
              <w:jc w:val="center"/>
            </w:pPr>
            <w:r>
              <w:t>25</w:t>
            </w:r>
          </w:p>
        </w:tc>
        <w:tc>
          <w:tcPr>
            <w:tcW w:w="1515" w:type="dxa"/>
            <w:shd w:val="clear" w:color="auto" w:fill="auto"/>
          </w:tcPr>
          <w:p w:rsidR="007254FE" w:rsidRDefault="007254FE" w:rsidP="00153339">
            <w:pPr>
              <w:pStyle w:val="Body"/>
              <w:jc w:val="center"/>
            </w:pPr>
            <w:r>
              <w:t>30</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RR</w:t>
            </w:r>
          </w:p>
        </w:tc>
        <w:tc>
          <w:tcPr>
            <w:tcW w:w="1515" w:type="dxa"/>
            <w:shd w:val="clear" w:color="auto" w:fill="auto"/>
          </w:tcPr>
          <w:p w:rsidR="007254FE" w:rsidRPr="004B7946" w:rsidRDefault="007254FE" w:rsidP="00153339">
            <w:pPr>
              <w:pStyle w:val="Body"/>
              <w:jc w:val="center"/>
            </w:pPr>
            <w:r w:rsidRPr="004B7946">
              <w:t>1</w:t>
            </w:r>
            <w:r>
              <w:t>6</w:t>
            </w:r>
            <w:r w:rsidRPr="004B7946">
              <w:t>.5%</w:t>
            </w:r>
          </w:p>
        </w:tc>
        <w:tc>
          <w:tcPr>
            <w:tcW w:w="1515" w:type="dxa"/>
            <w:shd w:val="clear" w:color="auto" w:fill="auto"/>
          </w:tcPr>
          <w:p w:rsidR="007254FE" w:rsidRPr="004B7946" w:rsidRDefault="007254FE" w:rsidP="00153339">
            <w:pPr>
              <w:pStyle w:val="Body"/>
              <w:jc w:val="center"/>
            </w:pPr>
            <w:r w:rsidRPr="004B7946">
              <w:t>15.2%</w:t>
            </w:r>
          </w:p>
        </w:tc>
        <w:tc>
          <w:tcPr>
            <w:tcW w:w="1515" w:type="dxa"/>
            <w:shd w:val="clear" w:color="auto" w:fill="auto"/>
          </w:tcPr>
          <w:p w:rsidR="007254FE" w:rsidRPr="00C60BEB" w:rsidRDefault="007254FE" w:rsidP="00153339">
            <w:pPr>
              <w:pStyle w:val="Body"/>
              <w:jc w:val="center"/>
            </w:pPr>
            <w:r w:rsidRPr="00C60BEB">
              <w:t>14.72%</w:t>
            </w:r>
          </w:p>
        </w:tc>
        <w:tc>
          <w:tcPr>
            <w:tcW w:w="1515" w:type="dxa"/>
            <w:shd w:val="clear" w:color="auto" w:fill="auto"/>
          </w:tcPr>
          <w:p w:rsidR="007254FE" w:rsidRDefault="007254FE" w:rsidP="00153339">
            <w:pPr>
              <w:pStyle w:val="Body"/>
              <w:jc w:val="center"/>
            </w:pPr>
            <w:r>
              <w:t>16.1</w:t>
            </w:r>
          </w:p>
        </w:tc>
        <w:tc>
          <w:tcPr>
            <w:tcW w:w="1515" w:type="dxa"/>
            <w:shd w:val="clear" w:color="auto" w:fill="auto"/>
          </w:tcPr>
          <w:p w:rsidR="007254FE" w:rsidRDefault="007254FE" w:rsidP="00153339">
            <w:pPr>
              <w:pStyle w:val="Body"/>
              <w:jc w:val="center"/>
            </w:pPr>
            <w:r>
              <w:t>18.5</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AR</w:t>
            </w:r>
          </w:p>
        </w:tc>
        <w:tc>
          <w:tcPr>
            <w:tcW w:w="1515" w:type="dxa"/>
            <w:shd w:val="clear" w:color="auto" w:fill="auto"/>
          </w:tcPr>
          <w:p w:rsidR="007254FE" w:rsidRDefault="007254FE" w:rsidP="00153339">
            <w:pPr>
              <w:pStyle w:val="Body"/>
              <w:jc w:val="center"/>
            </w:pPr>
            <w:r>
              <w:t>6.2%</w:t>
            </w:r>
          </w:p>
        </w:tc>
        <w:tc>
          <w:tcPr>
            <w:tcW w:w="1515" w:type="dxa"/>
            <w:shd w:val="clear" w:color="auto" w:fill="auto"/>
          </w:tcPr>
          <w:p w:rsidR="007254FE" w:rsidRDefault="007254FE" w:rsidP="00153339">
            <w:pPr>
              <w:pStyle w:val="Body"/>
              <w:jc w:val="center"/>
            </w:pPr>
            <w:r>
              <w:t>2.2%</w:t>
            </w:r>
          </w:p>
        </w:tc>
        <w:tc>
          <w:tcPr>
            <w:tcW w:w="1515" w:type="dxa"/>
            <w:shd w:val="clear" w:color="auto" w:fill="auto"/>
          </w:tcPr>
          <w:p w:rsidR="007254FE" w:rsidRPr="00C60BEB" w:rsidRDefault="007254FE" w:rsidP="00153339">
            <w:pPr>
              <w:pStyle w:val="Body"/>
              <w:jc w:val="center"/>
            </w:pPr>
            <w:r w:rsidRPr="00C60BEB">
              <w:t>0%</w:t>
            </w:r>
          </w:p>
        </w:tc>
        <w:tc>
          <w:tcPr>
            <w:tcW w:w="1515" w:type="dxa"/>
            <w:shd w:val="clear" w:color="auto" w:fill="auto"/>
          </w:tcPr>
          <w:p w:rsidR="007254FE" w:rsidRDefault="007254FE" w:rsidP="00153339">
            <w:pPr>
              <w:pStyle w:val="Body"/>
              <w:jc w:val="center"/>
            </w:pPr>
            <w:r>
              <w:t>0%</w:t>
            </w:r>
          </w:p>
        </w:tc>
        <w:tc>
          <w:tcPr>
            <w:tcW w:w="1515" w:type="dxa"/>
            <w:shd w:val="clear" w:color="auto" w:fill="auto"/>
          </w:tcPr>
          <w:p w:rsidR="007254FE" w:rsidRDefault="007254FE" w:rsidP="00153339">
            <w:pPr>
              <w:pStyle w:val="Body"/>
              <w:jc w:val="center"/>
            </w:pPr>
            <w:r>
              <w:t>0%</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Pr>
                <w:b/>
              </w:rPr>
              <w:t>Accuracy</w:t>
            </w:r>
          </w:p>
        </w:tc>
        <w:tc>
          <w:tcPr>
            <w:tcW w:w="1515" w:type="dxa"/>
            <w:shd w:val="clear" w:color="auto" w:fill="auto"/>
          </w:tcPr>
          <w:p w:rsidR="007254FE" w:rsidRDefault="007254FE" w:rsidP="00153339">
            <w:pPr>
              <w:pStyle w:val="Body"/>
              <w:jc w:val="center"/>
            </w:pPr>
            <w:r>
              <w:t>77.3%</w:t>
            </w:r>
          </w:p>
        </w:tc>
        <w:tc>
          <w:tcPr>
            <w:tcW w:w="1515" w:type="dxa"/>
            <w:shd w:val="clear" w:color="auto" w:fill="auto"/>
          </w:tcPr>
          <w:p w:rsidR="007254FE" w:rsidRDefault="007254FE" w:rsidP="00153339">
            <w:pPr>
              <w:pStyle w:val="Body"/>
              <w:jc w:val="center"/>
            </w:pPr>
            <w:r>
              <w:t>82.6%</w:t>
            </w:r>
          </w:p>
        </w:tc>
        <w:tc>
          <w:tcPr>
            <w:tcW w:w="1515" w:type="dxa"/>
            <w:shd w:val="clear" w:color="auto" w:fill="auto"/>
          </w:tcPr>
          <w:p w:rsidR="007254FE" w:rsidRDefault="007254FE" w:rsidP="00153339">
            <w:pPr>
              <w:pStyle w:val="Body"/>
              <w:jc w:val="center"/>
              <w:rPr>
                <w:b/>
              </w:rPr>
            </w:pPr>
            <w:r>
              <w:rPr>
                <w:b/>
              </w:rPr>
              <w:t>85.28%</w:t>
            </w:r>
          </w:p>
        </w:tc>
        <w:tc>
          <w:tcPr>
            <w:tcW w:w="1515" w:type="dxa"/>
            <w:shd w:val="clear" w:color="auto" w:fill="auto"/>
          </w:tcPr>
          <w:p w:rsidR="007254FE" w:rsidRDefault="007254FE" w:rsidP="00153339">
            <w:pPr>
              <w:pStyle w:val="Body"/>
              <w:jc w:val="center"/>
            </w:pPr>
            <w:r>
              <w:t>83.9%</w:t>
            </w:r>
          </w:p>
        </w:tc>
        <w:tc>
          <w:tcPr>
            <w:tcW w:w="1515" w:type="dxa"/>
            <w:shd w:val="clear" w:color="auto" w:fill="auto"/>
          </w:tcPr>
          <w:p w:rsidR="007254FE" w:rsidRDefault="007254FE" w:rsidP="00153339">
            <w:pPr>
              <w:pStyle w:val="Body"/>
              <w:jc w:val="center"/>
            </w:pPr>
            <w:r>
              <w:t>81.5%</w:t>
            </w:r>
          </w:p>
        </w:tc>
      </w:tr>
    </w:tbl>
    <w:p w:rsidR="00755656" w:rsidRDefault="00755656" w:rsidP="0096198B">
      <w:pPr>
        <w:pStyle w:val="Body"/>
        <w:ind w:firstLine="720"/>
        <w:rPr>
          <w:sz w:val="24"/>
        </w:rPr>
      </w:pPr>
    </w:p>
    <w:p w:rsidR="007254FE" w:rsidRDefault="007254FE" w:rsidP="0096198B">
      <w:pPr>
        <w:pStyle w:val="Body"/>
        <w:ind w:firstLine="720"/>
        <w:rPr>
          <w:color w:val="24292E"/>
          <w:sz w:val="24"/>
          <w:shd w:val="clear" w:color="auto" w:fill="FFFFFF"/>
        </w:rPr>
      </w:pPr>
      <w:r w:rsidRPr="0096198B">
        <w:rPr>
          <w:sz w:val="24"/>
        </w:rPr>
        <w:t xml:space="preserve">We can also compare our system with an existing system which we retrieved from the web. </w:t>
      </w:r>
      <w:r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96198B" w:rsidRPr="0096198B" w:rsidRDefault="0096198B" w:rsidP="007254FE">
      <w:pPr>
        <w:pStyle w:val="Body"/>
        <w:rPr>
          <w:sz w:val="24"/>
        </w:rPr>
      </w:pPr>
    </w:p>
    <w:p w:rsidR="00B46C1D" w:rsidRDefault="00B46C1D" w:rsidP="003D2257">
      <w:pPr>
        <w:pStyle w:val="NoSpacing"/>
      </w:pPr>
    </w:p>
    <w:p w:rsidR="0096198B" w:rsidRPr="00472F78" w:rsidRDefault="0096198B" w:rsidP="003D2257">
      <w:pPr>
        <w:pStyle w:val="NoSpacing"/>
      </w:pPr>
    </w:p>
    <w:p w:rsidR="00452622" w:rsidRDefault="00B46C1D" w:rsidP="003260EC">
      <w:pPr>
        <w:pStyle w:val="Heading3"/>
        <w:numPr>
          <w:ilvl w:val="2"/>
          <w:numId w:val="11"/>
        </w:numPr>
      </w:pPr>
      <w:bookmarkStart w:id="27" w:name="_Toc3440723"/>
      <w:r>
        <w:t>Signature_</w:t>
      </w:r>
      <w:r w:rsidR="00B43099">
        <w:t>v</w:t>
      </w:r>
      <w:r>
        <w:t>erifier.sql</w:t>
      </w:r>
      <w:bookmarkEnd w:id="27"/>
    </w:p>
    <w:p w:rsidR="0022628E" w:rsidRPr="0022628E" w:rsidRDefault="0022628E" w:rsidP="0022628E"/>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Pr="008F4B9D">
        <w:rPr>
          <w:rFonts w:ascii="Times New Roman" w:hAnsi="Times New Roman" w:cs="Times New Roman"/>
          <w:color w:val="365F91" w:themeColor="accent1" w:themeShade="BF"/>
          <w:sz w:val="24"/>
        </w:rPr>
        <w:t xml:space="preserve">Figure </w:t>
      </w:r>
      <w:r w:rsidR="0078096B">
        <w:rPr>
          <w:rFonts w:ascii="Times New Roman" w:hAnsi="Times New Roman" w:cs="Times New Roman"/>
          <w:color w:val="365F91" w:themeColor="accent1" w:themeShade="BF"/>
          <w:sz w:val="24"/>
        </w:rPr>
        <w:t>38</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22628E" w:rsidRDefault="006C6281" w:rsidP="000D6A98">
      <w:pPr>
        <w:jc w:val="both"/>
        <w:rPr>
          <w:rFonts w:ascii="Times New Roman" w:hAnsi="Times New Roman" w:cs="Times New Roman"/>
          <w:sz w:val="24"/>
        </w:rPr>
      </w:pPr>
      <w:r>
        <w:rPr>
          <w:rFonts w:ascii="Times New Roman" w:hAnsi="Times New Roman" w:cs="Times New Roman"/>
          <w:sz w:val="24"/>
        </w:rPr>
        <w:tab/>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22628E" w:rsidRPr="000D6A98" w:rsidRDefault="0022628E" w:rsidP="0022628E">
      <w:pPr>
        <w:ind w:firstLine="720"/>
        <w:jc w:val="both"/>
        <w:rPr>
          <w:rFonts w:ascii="Times New Roman" w:hAnsi="Times New Roman" w:cs="Times New Roman"/>
          <w:sz w:val="24"/>
        </w:rPr>
      </w:pP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7"/>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2A61F5">
        <w:rPr>
          <w:rFonts w:ascii="Times New Roman" w:hAnsi="Times New Roman" w:cs="Times New Roman"/>
          <w:color w:val="365F91" w:themeColor="accent1" w:themeShade="BF"/>
          <w:sz w:val="24"/>
        </w:rPr>
        <w:t>3</w:t>
      </w:r>
      <w:r w:rsidR="008F4B9D">
        <w:rPr>
          <w:rFonts w:ascii="Times New Roman" w:hAnsi="Times New Roman" w:cs="Times New Roman"/>
          <w:color w:val="365F91" w:themeColor="accent1" w:themeShade="BF"/>
          <w:sz w:val="24"/>
        </w:rPr>
        <w:t>9</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D0743E" w:rsidRDefault="00D0743E" w:rsidP="00D0743E">
      <w:pPr>
        <w:jc w:val="center"/>
        <w:rPr>
          <w:rFonts w:ascii="Times New Roman" w:hAnsi="Times New Roman" w:cs="Times New Roman"/>
        </w:rPr>
      </w:pPr>
    </w:p>
    <w:p w:rsidR="00947093" w:rsidRDefault="00947093"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bookmarkStart w:id="28" w:name="_GoBack"/>
      <w:bookmarkEnd w:id="28"/>
    </w:p>
    <w:p w:rsidR="005A5DCB" w:rsidRDefault="005A5DCB" w:rsidP="00B343E0">
      <w:pPr>
        <w:rPr>
          <w:rFonts w:ascii="Times New Roman" w:hAnsi="Times New Roman" w:cs="Times New Roman"/>
        </w:rPr>
      </w:pPr>
    </w:p>
    <w:p w:rsidR="00825551" w:rsidRDefault="00825551" w:rsidP="00B343E0">
      <w:pPr>
        <w:rPr>
          <w:rFonts w:ascii="Times New Roman" w:hAnsi="Times New Roman" w:cs="Times New Roman"/>
        </w:rPr>
      </w:pPr>
    </w:p>
    <w:p w:rsidR="005A5DCB" w:rsidRPr="00472F78" w:rsidRDefault="005A5DCB" w:rsidP="00B343E0">
      <w:pPr>
        <w:rPr>
          <w:rFonts w:ascii="Times New Roman" w:hAnsi="Times New Roman" w:cs="Times New Roman"/>
        </w:rPr>
      </w:pPr>
    </w:p>
    <w:p w:rsidR="00357AC9" w:rsidRPr="00472F78" w:rsidRDefault="00357AC9" w:rsidP="003260EC">
      <w:pPr>
        <w:pStyle w:val="Heading1"/>
        <w:numPr>
          <w:ilvl w:val="0"/>
          <w:numId w:val="11"/>
        </w:numPr>
        <w:rPr>
          <w:rFonts w:ascii="Times New Roman" w:hAnsi="Times New Roman" w:cs="Times New Roman"/>
          <w:b/>
          <w:color w:val="auto"/>
        </w:rPr>
      </w:pPr>
      <w:bookmarkStart w:id="29" w:name="_Toc3440724"/>
      <w:r w:rsidRPr="00472F78">
        <w:rPr>
          <w:rFonts w:ascii="Times New Roman" w:hAnsi="Times New Roman" w:cs="Times New Roman"/>
          <w:b/>
          <w:color w:val="auto"/>
        </w:rPr>
        <w:t>Matching of implementation with proposed plan</w:t>
      </w:r>
      <w:bookmarkEnd w:id="29"/>
    </w:p>
    <w:p w:rsidR="00357AC9" w:rsidRPr="00472F78" w:rsidRDefault="00357AC9" w:rsidP="00357AC9">
      <w:pPr>
        <w:rPr>
          <w:rFonts w:ascii="Times New Roman" w:hAnsi="Times New Roman" w:cs="Times New Roman"/>
        </w:rPr>
      </w:pPr>
    </w:p>
    <w:p w:rsidR="007C6DF4" w:rsidRPr="00472F78" w:rsidRDefault="007C6DF4" w:rsidP="00C732BA">
      <w:pPr>
        <w:ind w:firstLine="72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w:t>
      </w:r>
      <w:r w:rsidR="00B90116">
        <w:rPr>
          <w:rFonts w:ascii="Times New Roman" w:hAnsi="Times New Roman" w:cs="Times New Roman"/>
          <w:sz w:val="24"/>
        </w:rPr>
        <w:t xml:space="preserve">that is done or is </w:t>
      </w:r>
      <w:r w:rsidRPr="00472F78">
        <w:rPr>
          <w:rFonts w:ascii="Times New Roman" w:hAnsi="Times New Roman" w:cs="Times New Roman"/>
          <w:sz w:val="24"/>
        </w:rPr>
        <w:t xml:space="preserve">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B90116">
        <w:rPr>
          <w:rFonts w:ascii="Times New Roman" w:hAnsi="Times New Roman" w:cs="Times New Roman"/>
          <w:sz w:val="24"/>
        </w:rPr>
        <w:t>March</w:t>
      </w:r>
      <w:r w:rsidR="001407E0">
        <w:rPr>
          <w:rFonts w:ascii="Times New Roman" w:hAnsi="Times New Roman" w:cs="Times New Roman"/>
          <w:sz w:val="24"/>
        </w:rPr>
        <w:t xml:space="preserve">, Technical paper writing and Implementation of the Project has finally </w:t>
      </w:r>
      <w:r w:rsidR="00795CBF">
        <w:rPr>
          <w:rFonts w:ascii="Times New Roman" w:hAnsi="Times New Roman" w:cs="Times New Roman"/>
          <w:sz w:val="24"/>
        </w:rPr>
        <w:t>has been completed</w:t>
      </w:r>
      <w:r w:rsidRPr="00472F78">
        <w:rPr>
          <w:rFonts w:ascii="Times New Roman" w:hAnsi="Times New Roman" w:cs="Times New Roman"/>
          <w:sz w:val="24"/>
        </w:rPr>
        <w:t xml:space="preserve">. </w:t>
      </w:r>
      <w:r w:rsidR="001407E0">
        <w:rPr>
          <w:rFonts w:ascii="Times New Roman" w:hAnsi="Times New Roman" w:cs="Times New Roman"/>
          <w:sz w:val="24"/>
        </w:rPr>
        <w:t>Testing and evaluation</w:t>
      </w:r>
      <w:r w:rsidR="00285E13">
        <w:rPr>
          <w:rFonts w:ascii="Times New Roman" w:hAnsi="Times New Roman" w:cs="Times New Roman"/>
          <w:sz w:val="24"/>
        </w:rPr>
        <w:t xml:space="preserve">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well</w:t>
      </w:r>
      <w:r w:rsidR="001407E0">
        <w:rPr>
          <w:rFonts w:ascii="Times New Roman" w:hAnsi="Times New Roman" w:cs="Times New Roman"/>
          <w:sz w:val="24"/>
        </w:rPr>
        <w:t>,</w:t>
      </w:r>
      <w:r w:rsidR="00F503F7" w:rsidRPr="00472F78">
        <w:rPr>
          <w:rFonts w:ascii="Times New Roman" w:hAnsi="Times New Roman" w:cs="Times New Roman"/>
          <w:sz w:val="24"/>
        </w:rPr>
        <w:t xml:space="preserve"> as </w:t>
      </w:r>
      <w:r w:rsidRPr="00472F78">
        <w:rPr>
          <w:rFonts w:ascii="Times New Roman" w:hAnsi="Times New Roman" w:cs="Times New Roman"/>
          <w:sz w:val="24"/>
        </w:rPr>
        <w:t xml:space="preserve">mentioned in the </w:t>
      </w:r>
      <w:r w:rsidR="001407E0">
        <w:rPr>
          <w:rFonts w:ascii="Times New Roman" w:hAnsi="Times New Roman" w:cs="Times New Roman"/>
          <w:sz w:val="24"/>
        </w:rPr>
        <w:t xml:space="preserve">following </w:t>
      </w:r>
      <w:r w:rsidRPr="00472F78">
        <w:rPr>
          <w:rFonts w:ascii="Times New Roman" w:hAnsi="Times New Roman" w:cs="Times New Roman"/>
          <w:sz w:val="24"/>
        </w:rPr>
        <w:t>Gantt chart. As shown in the above section</w:t>
      </w:r>
      <w:r w:rsidR="001407E0">
        <w:rPr>
          <w:rFonts w:ascii="Times New Roman" w:hAnsi="Times New Roman" w:cs="Times New Roman"/>
          <w:sz w:val="24"/>
        </w:rPr>
        <w:t xml:space="preserve">s, </w:t>
      </w:r>
      <w:r w:rsidR="0005358C" w:rsidRPr="00472F78">
        <w:rPr>
          <w:rFonts w:ascii="Times New Roman" w:hAnsi="Times New Roman" w:cs="Times New Roman"/>
          <w:sz w:val="24"/>
        </w:rPr>
        <w:t xml:space="preserve">we can say that the project work is around </w:t>
      </w:r>
      <w:r w:rsidR="008647F2">
        <w:rPr>
          <w:rFonts w:ascii="Times New Roman" w:hAnsi="Times New Roman" w:cs="Times New Roman"/>
          <w:sz w:val="24"/>
        </w:rPr>
        <w:t>99</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68"/>
                    <a:stretch>
                      <a:fillRect/>
                    </a:stretch>
                  </pic:blipFill>
                  <pic:spPr>
                    <a:xfrm>
                      <a:off x="0" y="0"/>
                      <a:ext cx="5792374" cy="3148630"/>
                    </a:xfrm>
                    <a:prstGeom prst="rect">
                      <a:avLst/>
                    </a:prstGeom>
                  </pic:spPr>
                </pic:pic>
              </a:graphicData>
            </a:graphic>
          </wp:inline>
        </w:drawing>
      </w:r>
    </w:p>
    <w:p w:rsidR="00162FB3" w:rsidRPr="00B215C6" w:rsidRDefault="00DE01A7" w:rsidP="00E30E64">
      <w:pPr>
        <w:pStyle w:val="Caption"/>
        <w:rPr>
          <w:rFonts w:cs="Times New Roman"/>
          <w:color w:val="365F91" w:themeColor="accent1" w:themeShade="BF"/>
          <w:sz w:val="24"/>
          <w:szCs w:val="22"/>
        </w:rPr>
      </w:pPr>
      <w:r w:rsidRPr="00B215C6">
        <w:rPr>
          <w:rFonts w:cs="Times New Roman"/>
          <w:color w:val="365F91" w:themeColor="accent1" w:themeShade="BF"/>
          <w:sz w:val="24"/>
          <w:szCs w:val="22"/>
        </w:rPr>
        <w:t xml:space="preserve">Figure </w:t>
      </w:r>
      <w:r w:rsidR="001A6328">
        <w:rPr>
          <w:rFonts w:cs="Times New Roman"/>
          <w:color w:val="365F91" w:themeColor="accent1" w:themeShade="BF"/>
          <w:sz w:val="24"/>
          <w:szCs w:val="22"/>
        </w:rPr>
        <w:t>40</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3260EC">
      <w:pPr>
        <w:pStyle w:val="Heading1"/>
        <w:numPr>
          <w:ilvl w:val="0"/>
          <w:numId w:val="11"/>
        </w:numPr>
        <w:rPr>
          <w:rFonts w:ascii="Times New Roman" w:hAnsi="Times New Roman" w:cs="Times New Roman"/>
          <w:b/>
          <w:color w:val="auto"/>
        </w:rPr>
      </w:pPr>
      <w:bookmarkStart w:id="30" w:name="_Toc3440725"/>
      <w:r w:rsidRPr="00472F78">
        <w:rPr>
          <w:rFonts w:ascii="Times New Roman" w:hAnsi="Times New Roman" w:cs="Times New Roman"/>
          <w:b/>
          <w:color w:val="auto"/>
        </w:rPr>
        <w:lastRenderedPageBreak/>
        <w:t>References</w:t>
      </w:r>
      <w:bookmarkEnd w:id="30"/>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651987" w:rsidRPr="00472F78" w:rsidRDefault="0075480E" w:rsidP="00651987">
      <w:pPr>
        <w:pStyle w:val="Reference"/>
        <w:numPr>
          <w:ilvl w:val="0"/>
          <w:numId w:val="0"/>
        </w:numPr>
        <w:ind w:left="630" w:hanging="630"/>
        <w:rPr>
          <w:rStyle w:val="Hyperlink"/>
          <w:sz w:val="24"/>
        </w:rPr>
      </w:pPr>
      <w:r w:rsidRPr="00472F78">
        <w:rPr>
          <w:noProof/>
          <w:sz w:val="24"/>
        </w:rPr>
        <w:t>[41]</w:t>
      </w:r>
      <w:r w:rsidRPr="00472F78">
        <w:rPr>
          <w:noProof/>
          <w:sz w:val="24"/>
        </w:rPr>
        <w:tab/>
      </w:r>
      <w:r w:rsidRPr="00472F78">
        <w:rPr>
          <w:sz w:val="24"/>
        </w:rPr>
        <w:t xml:space="preserve">Python : </w:t>
      </w:r>
      <w:hyperlink r:id="rId69" w:history="1">
        <w:r w:rsidRPr="00472F78">
          <w:rPr>
            <w:rStyle w:val="Hyperlink"/>
            <w:sz w:val="24"/>
          </w:rPr>
          <w:t>https://www.python.org/</w:t>
        </w:r>
      </w:hyperlink>
    </w:p>
    <w:p w:rsidR="00651987" w:rsidRPr="00472F78" w:rsidRDefault="0075480E" w:rsidP="00651987">
      <w:pPr>
        <w:pStyle w:val="Reference"/>
        <w:numPr>
          <w:ilvl w:val="0"/>
          <w:numId w:val="0"/>
        </w:numPr>
        <w:ind w:left="630" w:hanging="630"/>
        <w:rPr>
          <w:color w:val="0000FF"/>
          <w:sz w:val="24"/>
          <w:u w:val="single"/>
        </w:rPr>
      </w:pPr>
      <w:r w:rsidRPr="00472F78">
        <w:rPr>
          <w:noProof/>
          <w:sz w:val="24"/>
        </w:rPr>
        <w:t>[42]</w:t>
      </w:r>
      <w:r w:rsidRPr="00472F78">
        <w:rPr>
          <w:noProof/>
          <w:sz w:val="24"/>
        </w:rPr>
        <w:tab/>
      </w:r>
      <w:r w:rsidR="00651987" w:rsidRPr="00472F78">
        <w:t xml:space="preserve">Dataset source :- </w:t>
      </w:r>
      <w:hyperlink r:id="rId70" w:history="1">
        <w:r w:rsidR="00651987" w:rsidRPr="00472F78">
          <w:rPr>
            <w:rStyle w:val="Hyperlink"/>
          </w:rPr>
          <w:t>http://</w:t>
        </w:r>
      </w:hyperlink>
      <w:hyperlink r:id="rId71" w:history="1">
        <w:r w:rsidR="00651987" w:rsidRPr="00472F78">
          <w:rPr>
            <w:rStyle w:val="Hyperlink"/>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72"/>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1548" w:rsidRDefault="00A31548" w:rsidP="00357AC9">
      <w:pPr>
        <w:spacing w:after="0" w:line="240" w:lineRule="auto"/>
      </w:pPr>
      <w:r>
        <w:separator/>
      </w:r>
    </w:p>
  </w:endnote>
  <w:endnote w:type="continuationSeparator" w:id="0">
    <w:p w:rsidR="00A31548" w:rsidRDefault="00A31548"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153339" w:rsidRDefault="00153339">
        <w:pPr>
          <w:pStyle w:val="Footer"/>
          <w:jc w:val="center"/>
        </w:pPr>
        <w:r>
          <w:fldChar w:fldCharType="begin"/>
        </w:r>
        <w:r>
          <w:instrText xml:space="preserve"> PAGE   \* MERGEFORMAT </w:instrText>
        </w:r>
        <w:r>
          <w:fldChar w:fldCharType="separate"/>
        </w:r>
        <w:r w:rsidR="005A76A5">
          <w:rPr>
            <w:noProof/>
          </w:rPr>
          <w:t>36</w:t>
        </w:r>
        <w:r>
          <w:rPr>
            <w:noProof/>
          </w:rPr>
          <w:fldChar w:fldCharType="end"/>
        </w:r>
      </w:p>
    </w:sdtContent>
  </w:sdt>
  <w:p w:rsidR="00153339" w:rsidRDefault="00153339">
    <w:pPr>
      <w:pStyle w:val="Footer"/>
    </w:pPr>
  </w:p>
  <w:p w:rsidR="00153339" w:rsidRDefault="0015333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1548" w:rsidRDefault="00A31548" w:rsidP="00357AC9">
      <w:pPr>
        <w:spacing w:after="0" w:line="240" w:lineRule="auto"/>
      </w:pPr>
      <w:r>
        <w:separator/>
      </w:r>
    </w:p>
  </w:footnote>
  <w:footnote w:type="continuationSeparator" w:id="0">
    <w:p w:rsidR="00A31548" w:rsidRDefault="00A31548"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2D7B28"/>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8E0112"/>
    <w:multiLevelType w:val="multilevel"/>
    <w:tmpl w:val="5F64D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6B48E9"/>
    <w:multiLevelType w:val="multilevel"/>
    <w:tmpl w:val="CE7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451A4976"/>
    <w:multiLevelType w:val="multilevel"/>
    <w:tmpl w:val="CCCC2EBE"/>
    <w:lvl w:ilvl="0">
      <w:start w:val="1"/>
      <w:numFmt w:val="decimal"/>
      <w:lvlText w:val="%1."/>
      <w:lvlJc w:val="left"/>
      <w:pPr>
        <w:ind w:left="960" w:hanging="480"/>
      </w:pPr>
      <w:rPr>
        <w:rFonts w:hint="default"/>
      </w:rPr>
    </w:lvl>
    <w:lvl w:ilvl="1">
      <w:start w:val="2"/>
      <w:numFmt w:val="decimal"/>
      <w:lvlText w:val="%1.%2"/>
      <w:lvlJc w:val="left"/>
      <w:pPr>
        <w:ind w:left="96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560" w:hanging="108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1920" w:hanging="1440"/>
      </w:pPr>
      <w:rPr>
        <w:rFonts w:hint="default"/>
      </w:rPr>
    </w:lvl>
    <w:lvl w:ilvl="8">
      <w:start w:val="1"/>
      <w:numFmt w:val="decimal"/>
      <w:lvlText w:val="%1.%2.%3.%4.%5.%6.%7.%8.%9"/>
      <w:lvlJc w:val="left"/>
      <w:pPr>
        <w:ind w:left="2280" w:hanging="1800"/>
      </w:pPr>
      <w:rPr>
        <w:rFonts w:hint="default"/>
      </w:rPr>
    </w:lvl>
  </w:abstractNum>
  <w:abstractNum w:abstractNumId="11"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3" w15:restartNumberingAfterBreak="0">
    <w:nsid w:val="55F607E5"/>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7"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2"/>
  </w:num>
  <w:num w:numId="3">
    <w:abstractNumId w:val="15"/>
  </w:num>
  <w:num w:numId="4">
    <w:abstractNumId w:val="1"/>
  </w:num>
  <w:num w:numId="5">
    <w:abstractNumId w:val="11"/>
  </w:num>
  <w:num w:numId="6">
    <w:abstractNumId w:val="0"/>
  </w:num>
  <w:num w:numId="7">
    <w:abstractNumId w:val="16"/>
  </w:num>
  <w:num w:numId="8">
    <w:abstractNumId w:val="3"/>
  </w:num>
  <w:num w:numId="9">
    <w:abstractNumId w:val="9"/>
  </w:num>
  <w:num w:numId="10">
    <w:abstractNumId w:val="17"/>
  </w:num>
  <w:num w:numId="11">
    <w:abstractNumId w:val="8"/>
  </w:num>
  <w:num w:numId="12">
    <w:abstractNumId w:val="5"/>
  </w:num>
  <w:num w:numId="13">
    <w:abstractNumId w:val="6"/>
  </w:num>
  <w:num w:numId="14">
    <w:abstractNumId w:val="14"/>
  </w:num>
  <w:num w:numId="15">
    <w:abstractNumId w:val="4"/>
  </w:num>
  <w:num w:numId="16">
    <w:abstractNumId w:val="10"/>
  </w:num>
  <w:num w:numId="17">
    <w:abstractNumId w:val="7"/>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16A49"/>
    <w:rsid w:val="000251E7"/>
    <w:rsid w:val="00025389"/>
    <w:rsid w:val="00025829"/>
    <w:rsid w:val="0002594F"/>
    <w:rsid w:val="00031393"/>
    <w:rsid w:val="00032A3D"/>
    <w:rsid w:val="0003476B"/>
    <w:rsid w:val="00034B9A"/>
    <w:rsid w:val="00035753"/>
    <w:rsid w:val="00036F5E"/>
    <w:rsid w:val="00041B48"/>
    <w:rsid w:val="00047A43"/>
    <w:rsid w:val="00047DA5"/>
    <w:rsid w:val="0005358C"/>
    <w:rsid w:val="00053CE5"/>
    <w:rsid w:val="00056413"/>
    <w:rsid w:val="000706CA"/>
    <w:rsid w:val="00070702"/>
    <w:rsid w:val="00070A1F"/>
    <w:rsid w:val="000722F2"/>
    <w:rsid w:val="00077552"/>
    <w:rsid w:val="00077A21"/>
    <w:rsid w:val="00081375"/>
    <w:rsid w:val="000818DF"/>
    <w:rsid w:val="00083016"/>
    <w:rsid w:val="00083C9E"/>
    <w:rsid w:val="0008768A"/>
    <w:rsid w:val="00087E2C"/>
    <w:rsid w:val="000941F7"/>
    <w:rsid w:val="000A1483"/>
    <w:rsid w:val="000A2A9B"/>
    <w:rsid w:val="000A3D70"/>
    <w:rsid w:val="000A6C5F"/>
    <w:rsid w:val="000B0DCB"/>
    <w:rsid w:val="000B695D"/>
    <w:rsid w:val="000C2CF0"/>
    <w:rsid w:val="000C3124"/>
    <w:rsid w:val="000C48EA"/>
    <w:rsid w:val="000D09C5"/>
    <w:rsid w:val="000D63A2"/>
    <w:rsid w:val="000D6A98"/>
    <w:rsid w:val="000E0870"/>
    <w:rsid w:val="000E6CB6"/>
    <w:rsid w:val="000E7954"/>
    <w:rsid w:val="000E7EE5"/>
    <w:rsid w:val="000F309E"/>
    <w:rsid w:val="000F4F42"/>
    <w:rsid w:val="000F62A5"/>
    <w:rsid w:val="000F6C50"/>
    <w:rsid w:val="001015A4"/>
    <w:rsid w:val="0010174D"/>
    <w:rsid w:val="00102C9C"/>
    <w:rsid w:val="001045BF"/>
    <w:rsid w:val="00105707"/>
    <w:rsid w:val="001062E3"/>
    <w:rsid w:val="00106347"/>
    <w:rsid w:val="0011249E"/>
    <w:rsid w:val="00114BE1"/>
    <w:rsid w:val="0011536A"/>
    <w:rsid w:val="00115673"/>
    <w:rsid w:val="00122686"/>
    <w:rsid w:val="001227D7"/>
    <w:rsid w:val="00125B8F"/>
    <w:rsid w:val="001262A0"/>
    <w:rsid w:val="00131BFA"/>
    <w:rsid w:val="00134F8F"/>
    <w:rsid w:val="00136739"/>
    <w:rsid w:val="001407E0"/>
    <w:rsid w:val="0014400E"/>
    <w:rsid w:val="00146764"/>
    <w:rsid w:val="00150A89"/>
    <w:rsid w:val="00153339"/>
    <w:rsid w:val="0015430A"/>
    <w:rsid w:val="001557A1"/>
    <w:rsid w:val="001562A9"/>
    <w:rsid w:val="001576B5"/>
    <w:rsid w:val="001603B0"/>
    <w:rsid w:val="001606C7"/>
    <w:rsid w:val="00162FB3"/>
    <w:rsid w:val="001718F4"/>
    <w:rsid w:val="00177F2B"/>
    <w:rsid w:val="00181919"/>
    <w:rsid w:val="00182065"/>
    <w:rsid w:val="00182D3C"/>
    <w:rsid w:val="001835B7"/>
    <w:rsid w:val="0019027A"/>
    <w:rsid w:val="001913FE"/>
    <w:rsid w:val="00197392"/>
    <w:rsid w:val="00197CBF"/>
    <w:rsid w:val="001A061D"/>
    <w:rsid w:val="001A2173"/>
    <w:rsid w:val="001A30BA"/>
    <w:rsid w:val="001A50E5"/>
    <w:rsid w:val="001A6328"/>
    <w:rsid w:val="001A72FB"/>
    <w:rsid w:val="001B6DBA"/>
    <w:rsid w:val="001B7E92"/>
    <w:rsid w:val="001C00FF"/>
    <w:rsid w:val="001C7AD1"/>
    <w:rsid w:val="001D0326"/>
    <w:rsid w:val="001D550A"/>
    <w:rsid w:val="001E0F81"/>
    <w:rsid w:val="001E6165"/>
    <w:rsid w:val="001F19F0"/>
    <w:rsid w:val="001F2C24"/>
    <w:rsid w:val="001F584D"/>
    <w:rsid w:val="001F6EC1"/>
    <w:rsid w:val="002005CF"/>
    <w:rsid w:val="00203E37"/>
    <w:rsid w:val="002123B9"/>
    <w:rsid w:val="002147BE"/>
    <w:rsid w:val="00222CF5"/>
    <w:rsid w:val="00222DEF"/>
    <w:rsid w:val="0022628E"/>
    <w:rsid w:val="002262C7"/>
    <w:rsid w:val="00234B28"/>
    <w:rsid w:val="00236D08"/>
    <w:rsid w:val="00245FC7"/>
    <w:rsid w:val="00255DC8"/>
    <w:rsid w:val="002566E4"/>
    <w:rsid w:val="00257423"/>
    <w:rsid w:val="002576D4"/>
    <w:rsid w:val="00260EC5"/>
    <w:rsid w:val="00262764"/>
    <w:rsid w:val="00262940"/>
    <w:rsid w:val="002629ED"/>
    <w:rsid w:val="002632B6"/>
    <w:rsid w:val="002649E8"/>
    <w:rsid w:val="002716B8"/>
    <w:rsid w:val="00271A32"/>
    <w:rsid w:val="00277AA4"/>
    <w:rsid w:val="00280F94"/>
    <w:rsid w:val="00285E13"/>
    <w:rsid w:val="0029058D"/>
    <w:rsid w:val="00290D63"/>
    <w:rsid w:val="002912F0"/>
    <w:rsid w:val="00291539"/>
    <w:rsid w:val="002A041A"/>
    <w:rsid w:val="002A0D16"/>
    <w:rsid w:val="002A61F5"/>
    <w:rsid w:val="002A66EB"/>
    <w:rsid w:val="002B0995"/>
    <w:rsid w:val="002B19D9"/>
    <w:rsid w:val="002B4439"/>
    <w:rsid w:val="002B542D"/>
    <w:rsid w:val="002B59A2"/>
    <w:rsid w:val="002B74B0"/>
    <w:rsid w:val="002C57FF"/>
    <w:rsid w:val="002C5D7B"/>
    <w:rsid w:val="002D2894"/>
    <w:rsid w:val="002D2D65"/>
    <w:rsid w:val="002D3E90"/>
    <w:rsid w:val="002D60A0"/>
    <w:rsid w:val="002F2ED4"/>
    <w:rsid w:val="002F37A7"/>
    <w:rsid w:val="002F4BAA"/>
    <w:rsid w:val="003049BF"/>
    <w:rsid w:val="00311A7B"/>
    <w:rsid w:val="00312D66"/>
    <w:rsid w:val="00315105"/>
    <w:rsid w:val="00317765"/>
    <w:rsid w:val="003260EC"/>
    <w:rsid w:val="003270E3"/>
    <w:rsid w:val="003448A6"/>
    <w:rsid w:val="003451AD"/>
    <w:rsid w:val="00347D9E"/>
    <w:rsid w:val="00351160"/>
    <w:rsid w:val="00357AC9"/>
    <w:rsid w:val="00362270"/>
    <w:rsid w:val="003624FE"/>
    <w:rsid w:val="00364101"/>
    <w:rsid w:val="00365921"/>
    <w:rsid w:val="00365B29"/>
    <w:rsid w:val="00366AE3"/>
    <w:rsid w:val="00375E9E"/>
    <w:rsid w:val="00375F94"/>
    <w:rsid w:val="003764EA"/>
    <w:rsid w:val="00382D10"/>
    <w:rsid w:val="00385A04"/>
    <w:rsid w:val="003A04F9"/>
    <w:rsid w:val="003A12E6"/>
    <w:rsid w:val="003A4821"/>
    <w:rsid w:val="003A6C54"/>
    <w:rsid w:val="003B16FC"/>
    <w:rsid w:val="003C289B"/>
    <w:rsid w:val="003C4229"/>
    <w:rsid w:val="003C46E1"/>
    <w:rsid w:val="003C4C39"/>
    <w:rsid w:val="003C5C8E"/>
    <w:rsid w:val="003C74BC"/>
    <w:rsid w:val="003D1995"/>
    <w:rsid w:val="003D2257"/>
    <w:rsid w:val="003D5D03"/>
    <w:rsid w:val="003F067F"/>
    <w:rsid w:val="003F4242"/>
    <w:rsid w:val="003F4CC2"/>
    <w:rsid w:val="003F4E55"/>
    <w:rsid w:val="003F7C96"/>
    <w:rsid w:val="004035EF"/>
    <w:rsid w:val="00406913"/>
    <w:rsid w:val="004103D1"/>
    <w:rsid w:val="00412CBC"/>
    <w:rsid w:val="00416E23"/>
    <w:rsid w:val="00417B89"/>
    <w:rsid w:val="0042240B"/>
    <w:rsid w:val="004276AA"/>
    <w:rsid w:val="00432DF9"/>
    <w:rsid w:val="00433221"/>
    <w:rsid w:val="00434903"/>
    <w:rsid w:val="004373A6"/>
    <w:rsid w:val="00437798"/>
    <w:rsid w:val="004476BF"/>
    <w:rsid w:val="004514E7"/>
    <w:rsid w:val="00452622"/>
    <w:rsid w:val="00462531"/>
    <w:rsid w:val="0046385B"/>
    <w:rsid w:val="004656A8"/>
    <w:rsid w:val="00472276"/>
    <w:rsid w:val="00472827"/>
    <w:rsid w:val="00472F78"/>
    <w:rsid w:val="00474D72"/>
    <w:rsid w:val="00477B3B"/>
    <w:rsid w:val="0048555D"/>
    <w:rsid w:val="00492BD7"/>
    <w:rsid w:val="004970C3"/>
    <w:rsid w:val="00497111"/>
    <w:rsid w:val="00497E88"/>
    <w:rsid w:val="004A12E0"/>
    <w:rsid w:val="004A2739"/>
    <w:rsid w:val="004A4F89"/>
    <w:rsid w:val="004A77A2"/>
    <w:rsid w:val="004B1C97"/>
    <w:rsid w:val="004B388E"/>
    <w:rsid w:val="004B4083"/>
    <w:rsid w:val="004B58C3"/>
    <w:rsid w:val="004C07C8"/>
    <w:rsid w:val="004C1A0E"/>
    <w:rsid w:val="004C2320"/>
    <w:rsid w:val="004C2558"/>
    <w:rsid w:val="004C39FA"/>
    <w:rsid w:val="004C4BFD"/>
    <w:rsid w:val="004C75C7"/>
    <w:rsid w:val="004D1D7E"/>
    <w:rsid w:val="004D2AC7"/>
    <w:rsid w:val="004E16AA"/>
    <w:rsid w:val="004E1B33"/>
    <w:rsid w:val="004E2A4E"/>
    <w:rsid w:val="004E3DE1"/>
    <w:rsid w:val="004E5641"/>
    <w:rsid w:val="004E5B7F"/>
    <w:rsid w:val="004E6547"/>
    <w:rsid w:val="004F3C26"/>
    <w:rsid w:val="004F3E4F"/>
    <w:rsid w:val="004F464B"/>
    <w:rsid w:val="004F5A3F"/>
    <w:rsid w:val="004F6AC2"/>
    <w:rsid w:val="004F7D73"/>
    <w:rsid w:val="005019B8"/>
    <w:rsid w:val="005042A2"/>
    <w:rsid w:val="00504B7F"/>
    <w:rsid w:val="0050530D"/>
    <w:rsid w:val="00505A7C"/>
    <w:rsid w:val="00506555"/>
    <w:rsid w:val="00507339"/>
    <w:rsid w:val="00510189"/>
    <w:rsid w:val="00514916"/>
    <w:rsid w:val="00520228"/>
    <w:rsid w:val="00524B82"/>
    <w:rsid w:val="0052777D"/>
    <w:rsid w:val="005332E0"/>
    <w:rsid w:val="0053418A"/>
    <w:rsid w:val="005366EE"/>
    <w:rsid w:val="00540DF9"/>
    <w:rsid w:val="00547806"/>
    <w:rsid w:val="005541B5"/>
    <w:rsid w:val="00555236"/>
    <w:rsid w:val="0056101C"/>
    <w:rsid w:val="00564CF0"/>
    <w:rsid w:val="00565923"/>
    <w:rsid w:val="00570CD0"/>
    <w:rsid w:val="00586C97"/>
    <w:rsid w:val="0059030C"/>
    <w:rsid w:val="005A372B"/>
    <w:rsid w:val="005A5D46"/>
    <w:rsid w:val="005A5DCB"/>
    <w:rsid w:val="005A76A5"/>
    <w:rsid w:val="005B076B"/>
    <w:rsid w:val="005B08AB"/>
    <w:rsid w:val="005B0B57"/>
    <w:rsid w:val="005C6DBB"/>
    <w:rsid w:val="005C6E3E"/>
    <w:rsid w:val="005C7893"/>
    <w:rsid w:val="005F11E4"/>
    <w:rsid w:val="0060079B"/>
    <w:rsid w:val="00615956"/>
    <w:rsid w:val="00620A38"/>
    <w:rsid w:val="00622AC7"/>
    <w:rsid w:val="00623158"/>
    <w:rsid w:val="00624601"/>
    <w:rsid w:val="006278E1"/>
    <w:rsid w:val="00632AA7"/>
    <w:rsid w:val="00632FE7"/>
    <w:rsid w:val="006352DF"/>
    <w:rsid w:val="006400D1"/>
    <w:rsid w:val="00644D6E"/>
    <w:rsid w:val="0064501C"/>
    <w:rsid w:val="006468F2"/>
    <w:rsid w:val="006504D0"/>
    <w:rsid w:val="00651987"/>
    <w:rsid w:val="00660E7C"/>
    <w:rsid w:val="006705BA"/>
    <w:rsid w:val="006721EA"/>
    <w:rsid w:val="00673BCF"/>
    <w:rsid w:val="00674798"/>
    <w:rsid w:val="006765AA"/>
    <w:rsid w:val="00680AF2"/>
    <w:rsid w:val="00681D91"/>
    <w:rsid w:val="0068405E"/>
    <w:rsid w:val="00686816"/>
    <w:rsid w:val="0068694D"/>
    <w:rsid w:val="00692B1E"/>
    <w:rsid w:val="00693075"/>
    <w:rsid w:val="00693A7E"/>
    <w:rsid w:val="00695BBF"/>
    <w:rsid w:val="006A33E7"/>
    <w:rsid w:val="006B1B21"/>
    <w:rsid w:val="006B4DBD"/>
    <w:rsid w:val="006C4098"/>
    <w:rsid w:val="006C6281"/>
    <w:rsid w:val="006D20E8"/>
    <w:rsid w:val="006D3E49"/>
    <w:rsid w:val="006D703A"/>
    <w:rsid w:val="006D79FF"/>
    <w:rsid w:val="006F1045"/>
    <w:rsid w:val="006F4517"/>
    <w:rsid w:val="006F4F92"/>
    <w:rsid w:val="00700E90"/>
    <w:rsid w:val="00715215"/>
    <w:rsid w:val="00715F6E"/>
    <w:rsid w:val="007162F0"/>
    <w:rsid w:val="007201FA"/>
    <w:rsid w:val="00724BB7"/>
    <w:rsid w:val="00724FCA"/>
    <w:rsid w:val="007254FE"/>
    <w:rsid w:val="00736438"/>
    <w:rsid w:val="0073765F"/>
    <w:rsid w:val="007445FB"/>
    <w:rsid w:val="0074562E"/>
    <w:rsid w:val="00747424"/>
    <w:rsid w:val="0075480E"/>
    <w:rsid w:val="00755656"/>
    <w:rsid w:val="00756A0F"/>
    <w:rsid w:val="0076297A"/>
    <w:rsid w:val="00774173"/>
    <w:rsid w:val="007756BE"/>
    <w:rsid w:val="007757DF"/>
    <w:rsid w:val="0078096B"/>
    <w:rsid w:val="00781024"/>
    <w:rsid w:val="00792967"/>
    <w:rsid w:val="00795CBF"/>
    <w:rsid w:val="007A1E39"/>
    <w:rsid w:val="007A2156"/>
    <w:rsid w:val="007A3EFC"/>
    <w:rsid w:val="007A7B59"/>
    <w:rsid w:val="007B3AAD"/>
    <w:rsid w:val="007B5A1A"/>
    <w:rsid w:val="007B65BF"/>
    <w:rsid w:val="007B6980"/>
    <w:rsid w:val="007B73BD"/>
    <w:rsid w:val="007B77C6"/>
    <w:rsid w:val="007C2035"/>
    <w:rsid w:val="007C6C1A"/>
    <w:rsid w:val="007C6DF4"/>
    <w:rsid w:val="007C729D"/>
    <w:rsid w:val="007D0A96"/>
    <w:rsid w:val="007D5555"/>
    <w:rsid w:val="007E09B2"/>
    <w:rsid w:val="007E55DB"/>
    <w:rsid w:val="007F032B"/>
    <w:rsid w:val="0081030B"/>
    <w:rsid w:val="00813F2D"/>
    <w:rsid w:val="00814AF0"/>
    <w:rsid w:val="008156BD"/>
    <w:rsid w:val="00825551"/>
    <w:rsid w:val="00830130"/>
    <w:rsid w:val="00833928"/>
    <w:rsid w:val="0084078D"/>
    <w:rsid w:val="00845E52"/>
    <w:rsid w:val="008471D7"/>
    <w:rsid w:val="00852B2F"/>
    <w:rsid w:val="00852BF7"/>
    <w:rsid w:val="00854349"/>
    <w:rsid w:val="0085544E"/>
    <w:rsid w:val="008578BB"/>
    <w:rsid w:val="00860AD0"/>
    <w:rsid w:val="00861CD5"/>
    <w:rsid w:val="0086262B"/>
    <w:rsid w:val="008647F2"/>
    <w:rsid w:val="00866371"/>
    <w:rsid w:val="00870731"/>
    <w:rsid w:val="0087104E"/>
    <w:rsid w:val="00871074"/>
    <w:rsid w:val="00874069"/>
    <w:rsid w:val="0088598D"/>
    <w:rsid w:val="00890147"/>
    <w:rsid w:val="00896872"/>
    <w:rsid w:val="00897FCA"/>
    <w:rsid w:val="008A5331"/>
    <w:rsid w:val="008B0882"/>
    <w:rsid w:val="008B29E6"/>
    <w:rsid w:val="008B33C6"/>
    <w:rsid w:val="008B6F63"/>
    <w:rsid w:val="008B71E8"/>
    <w:rsid w:val="008B73AD"/>
    <w:rsid w:val="008C3D5A"/>
    <w:rsid w:val="008C3F59"/>
    <w:rsid w:val="008C5441"/>
    <w:rsid w:val="008C7856"/>
    <w:rsid w:val="008D180D"/>
    <w:rsid w:val="008D225C"/>
    <w:rsid w:val="008D33EA"/>
    <w:rsid w:val="008D5AD6"/>
    <w:rsid w:val="008E1702"/>
    <w:rsid w:val="008F1F52"/>
    <w:rsid w:val="008F4B9D"/>
    <w:rsid w:val="008F4C2E"/>
    <w:rsid w:val="008F6FCB"/>
    <w:rsid w:val="008F711D"/>
    <w:rsid w:val="00906DAD"/>
    <w:rsid w:val="00913AE6"/>
    <w:rsid w:val="00930A15"/>
    <w:rsid w:val="00932E89"/>
    <w:rsid w:val="0093312F"/>
    <w:rsid w:val="0093678A"/>
    <w:rsid w:val="00943BB5"/>
    <w:rsid w:val="00947093"/>
    <w:rsid w:val="009534C6"/>
    <w:rsid w:val="009546EB"/>
    <w:rsid w:val="00955DEC"/>
    <w:rsid w:val="0096198B"/>
    <w:rsid w:val="00963611"/>
    <w:rsid w:val="0097214C"/>
    <w:rsid w:val="00981C21"/>
    <w:rsid w:val="0099580D"/>
    <w:rsid w:val="009A0A70"/>
    <w:rsid w:val="009A2178"/>
    <w:rsid w:val="009A399E"/>
    <w:rsid w:val="009C104C"/>
    <w:rsid w:val="009C1305"/>
    <w:rsid w:val="009C5AAD"/>
    <w:rsid w:val="009C5FDD"/>
    <w:rsid w:val="009D14B9"/>
    <w:rsid w:val="009D3B9C"/>
    <w:rsid w:val="009D468D"/>
    <w:rsid w:val="009D5C88"/>
    <w:rsid w:val="009D66D2"/>
    <w:rsid w:val="009E3782"/>
    <w:rsid w:val="009E5A0F"/>
    <w:rsid w:val="009E61A0"/>
    <w:rsid w:val="009E7C94"/>
    <w:rsid w:val="009F350B"/>
    <w:rsid w:val="009F394D"/>
    <w:rsid w:val="009F5AC5"/>
    <w:rsid w:val="00A012AF"/>
    <w:rsid w:val="00A052B0"/>
    <w:rsid w:val="00A2044F"/>
    <w:rsid w:val="00A20E45"/>
    <w:rsid w:val="00A31548"/>
    <w:rsid w:val="00A408C9"/>
    <w:rsid w:val="00A46EEC"/>
    <w:rsid w:val="00A55AB6"/>
    <w:rsid w:val="00A567DB"/>
    <w:rsid w:val="00A57C97"/>
    <w:rsid w:val="00A642FF"/>
    <w:rsid w:val="00A70D4D"/>
    <w:rsid w:val="00A764D7"/>
    <w:rsid w:val="00A809B8"/>
    <w:rsid w:val="00A83348"/>
    <w:rsid w:val="00A835C4"/>
    <w:rsid w:val="00A84DDE"/>
    <w:rsid w:val="00A915B0"/>
    <w:rsid w:val="00AA3D60"/>
    <w:rsid w:val="00AA4A0A"/>
    <w:rsid w:val="00AA4BB8"/>
    <w:rsid w:val="00AA56A9"/>
    <w:rsid w:val="00AB0ACF"/>
    <w:rsid w:val="00AB2173"/>
    <w:rsid w:val="00AB2B81"/>
    <w:rsid w:val="00AB2C16"/>
    <w:rsid w:val="00AB508C"/>
    <w:rsid w:val="00AB55BE"/>
    <w:rsid w:val="00AB577D"/>
    <w:rsid w:val="00AB6ED4"/>
    <w:rsid w:val="00AC168F"/>
    <w:rsid w:val="00AC4501"/>
    <w:rsid w:val="00AC4991"/>
    <w:rsid w:val="00AD007B"/>
    <w:rsid w:val="00AD078C"/>
    <w:rsid w:val="00AD094D"/>
    <w:rsid w:val="00AD0A86"/>
    <w:rsid w:val="00AD1A10"/>
    <w:rsid w:val="00AD1FC8"/>
    <w:rsid w:val="00AD359C"/>
    <w:rsid w:val="00AD5BFA"/>
    <w:rsid w:val="00AD7659"/>
    <w:rsid w:val="00AE2B17"/>
    <w:rsid w:val="00AE3B11"/>
    <w:rsid w:val="00AF798B"/>
    <w:rsid w:val="00B021CE"/>
    <w:rsid w:val="00B05F53"/>
    <w:rsid w:val="00B1278E"/>
    <w:rsid w:val="00B20357"/>
    <w:rsid w:val="00B215C6"/>
    <w:rsid w:val="00B23D35"/>
    <w:rsid w:val="00B26D3A"/>
    <w:rsid w:val="00B343E0"/>
    <w:rsid w:val="00B374F0"/>
    <w:rsid w:val="00B426F9"/>
    <w:rsid w:val="00B43099"/>
    <w:rsid w:val="00B45595"/>
    <w:rsid w:val="00B46C1D"/>
    <w:rsid w:val="00B47807"/>
    <w:rsid w:val="00B62067"/>
    <w:rsid w:val="00B655B0"/>
    <w:rsid w:val="00B67C04"/>
    <w:rsid w:val="00B70118"/>
    <w:rsid w:val="00B722BB"/>
    <w:rsid w:val="00B7444B"/>
    <w:rsid w:val="00B7527C"/>
    <w:rsid w:val="00B77D64"/>
    <w:rsid w:val="00B83F0C"/>
    <w:rsid w:val="00B90116"/>
    <w:rsid w:val="00B90846"/>
    <w:rsid w:val="00B9359E"/>
    <w:rsid w:val="00B97E43"/>
    <w:rsid w:val="00BA123A"/>
    <w:rsid w:val="00BA2AAC"/>
    <w:rsid w:val="00BA6A4D"/>
    <w:rsid w:val="00BB23A1"/>
    <w:rsid w:val="00BC6219"/>
    <w:rsid w:val="00BC6DD1"/>
    <w:rsid w:val="00BC7299"/>
    <w:rsid w:val="00BC76C4"/>
    <w:rsid w:val="00BD15E0"/>
    <w:rsid w:val="00BD2CDB"/>
    <w:rsid w:val="00BE1505"/>
    <w:rsid w:val="00BE15C4"/>
    <w:rsid w:val="00BF020A"/>
    <w:rsid w:val="00C128A3"/>
    <w:rsid w:val="00C222E9"/>
    <w:rsid w:val="00C2297B"/>
    <w:rsid w:val="00C26295"/>
    <w:rsid w:val="00C30267"/>
    <w:rsid w:val="00C40DD1"/>
    <w:rsid w:val="00C4330A"/>
    <w:rsid w:val="00C435FA"/>
    <w:rsid w:val="00C44A19"/>
    <w:rsid w:val="00C44D1B"/>
    <w:rsid w:val="00C4502E"/>
    <w:rsid w:val="00C47543"/>
    <w:rsid w:val="00C5040F"/>
    <w:rsid w:val="00C5064E"/>
    <w:rsid w:val="00C54D3E"/>
    <w:rsid w:val="00C61ACE"/>
    <w:rsid w:val="00C67DCC"/>
    <w:rsid w:val="00C72D15"/>
    <w:rsid w:val="00C732BA"/>
    <w:rsid w:val="00C81A03"/>
    <w:rsid w:val="00C8449F"/>
    <w:rsid w:val="00C916BD"/>
    <w:rsid w:val="00C92DEF"/>
    <w:rsid w:val="00C93180"/>
    <w:rsid w:val="00C939A8"/>
    <w:rsid w:val="00C93AD4"/>
    <w:rsid w:val="00C9553E"/>
    <w:rsid w:val="00C95C24"/>
    <w:rsid w:val="00CB38B5"/>
    <w:rsid w:val="00CB53DF"/>
    <w:rsid w:val="00CC2B7B"/>
    <w:rsid w:val="00CD31F3"/>
    <w:rsid w:val="00CD585A"/>
    <w:rsid w:val="00CE0C45"/>
    <w:rsid w:val="00CE3A83"/>
    <w:rsid w:val="00CE5392"/>
    <w:rsid w:val="00CE6B4F"/>
    <w:rsid w:val="00CE771C"/>
    <w:rsid w:val="00CE7D1E"/>
    <w:rsid w:val="00CF2FA1"/>
    <w:rsid w:val="00CF3D73"/>
    <w:rsid w:val="00CF5FFD"/>
    <w:rsid w:val="00CF6F2E"/>
    <w:rsid w:val="00CF7DC1"/>
    <w:rsid w:val="00D00BFA"/>
    <w:rsid w:val="00D0743E"/>
    <w:rsid w:val="00D10491"/>
    <w:rsid w:val="00D12ED3"/>
    <w:rsid w:val="00D12FDC"/>
    <w:rsid w:val="00D1558C"/>
    <w:rsid w:val="00D25A4E"/>
    <w:rsid w:val="00D32B9A"/>
    <w:rsid w:val="00D32BA7"/>
    <w:rsid w:val="00D54868"/>
    <w:rsid w:val="00D55118"/>
    <w:rsid w:val="00D56B26"/>
    <w:rsid w:val="00D6215E"/>
    <w:rsid w:val="00D62414"/>
    <w:rsid w:val="00D6562F"/>
    <w:rsid w:val="00D74D83"/>
    <w:rsid w:val="00D74E05"/>
    <w:rsid w:val="00D75AD8"/>
    <w:rsid w:val="00D7680A"/>
    <w:rsid w:val="00D77F2B"/>
    <w:rsid w:val="00D8631A"/>
    <w:rsid w:val="00D86C57"/>
    <w:rsid w:val="00D87FDE"/>
    <w:rsid w:val="00DA25E4"/>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2296"/>
    <w:rsid w:val="00DE6FFE"/>
    <w:rsid w:val="00DE759E"/>
    <w:rsid w:val="00DF0AEE"/>
    <w:rsid w:val="00DF24D6"/>
    <w:rsid w:val="00DF5262"/>
    <w:rsid w:val="00DF72D3"/>
    <w:rsid w:val="00E023F6"/>
    <w:rsid w:val="00E04AE3"/>
    <w:rsid w:val="00E05C1E"/>
    <w:rsid w:val="00E07726"/>
    <w:rsid w:val="00E1157B"/>
    <w:rsid w:val="00E169DF"/>
    <w:rsid w:val="00E20B8A"/>
    <w:rsid w:val="00E25056"/>
    <w:rsid w:val="00E26AF4"/>
    <w:rsid w:val="00E30E64"/>
    <w:rsid w:val="00E34A89"/>
    <w:rsid w:val="00E47BCF"/>
    <w:rsid w:val="00E525D7"/>
    <w:rsid w:val="00E57466"/>
    <w:rsid w:val="00E60473"/>
    <w:rsid w:val="00E62426"/>
    <w:rsid w:val="00E636D3"/>
    <w:rsid w:val="00E74B59"/>
    <w:rsid w:val="00E77DA5"/>
    <w:rsid w:val="00E81DD1"/>
    <w:rsid w:val="00E8409F"/>
    <w:rsid w:val="00E85927"/>
    <w:rsid w:val="00E96D68"/>
    <w:rsid w:val="00EA15FF"/>
    <w:rsid w:val="00EA200E"/>
    <w:rsid w:val="00EA3C87"/>
    <w:rsid w:val="00EA7C35"/>
    <w:rsid w:val="00EB1959"/>
    <w:rsid w:val="00EB20F9"/>
    <w:rsid w:val="00EB27C3"/>
    <w:rsid w:val="00EB344F"/>
    <w:rsid w:val="00EB35CF"/>
    <w:rsid w:val="00EC00C5"/>
    <w:rsid w:val="00EC6F52"/>
    <w:rsid w:val="00ED1558"/>
    <w:rsid w:val="00ED2D04"/>
    <w:rsid w:val="00ED3FAE"/>
    <w:rsid w:val="00ED5D1E"/>
    <w:rsid w:val="00ED6872"/>
    <w:rsid w:val="00EE0BCD"/>
    <w:rsid w:val="00EE5511"/>
    <w:rsid w:val="00F021E7"/>
    <w:rsid w:val="00F02824"/>
    <w:rsid w:val="00F1022D"/>
    <w:rsid w:val="00F10C99"/>
    <w:rsid w:val="00F123AB"/>
    <w:rsid w:val="00F24B91"/>
    <w:rsid w:val="00F33323"/>
    <w:rsid w:val="00F342EA"/>
    <w:rsid w:val="00F42F0A"/>
    <w:rsid w:val="00F47153"/>
    <w:rsid w:val="00F475AA"/>
    <w:rsid w:val="00F503F7"/>
    <w:rsid w:val="00F5149F"/>
    <w:rsid w:val="00F56CE2"/>
    <w:rsid w:val="00F643AC"/>
    <w:rsid w:val="00F6612B"/>
    <w:rsid w:val="00F664E1"/>
    <w:rsid w:val="00F67DA5"/>
    <w:rsid w:val="00F7249A"/>
    <w:rsid w:val="00F775FC"/>
    <w:rsid w:val="00F7797C"/>
    <w:rsid w:val="00F81305"/>
    <w:rsid w:val="00F83610"/>
    <w:rsid w:val="00F8480E"/>
    <w:rsid w:val="00F908E6"/>
    <w:rsid w:val="00F9430C"/>
    <w:rsid w:val="00F9691F"/>
    <w:rsid w:val="00FA3954"/>
    <w:rsid w:val="00FA426E"/>
    <w:rsid w:val="00FA54D9"/>
    <w:rsid w:val="00FC00E2"/>
    <w:rsid w:val="00FC063D"/>
    <w:rsid w:val="00FC3D03"/>
    <w:rsid w:val="00FD0647"/>
    <w:rsid w:val="00FD112A"/>
    <w:rsid w:val="00FE1570"/>
    <w:rsid w:val="00FE2C7B"/>
    <w:rsid w:val="00FE32D3"/>
    <w:rsid w:val="00FE46B1"/>
    <w:rsid w:val="00FF0D6F"/>
    <w:rsid w:val="00FF124D"/>
    <w:rsid w:val="00FF2191"/>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iPriority w:val="9"/>
    <w:semiHidden/>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7"/>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pfs.io/ipfs/QmXoypizjW3WknFiJnKLwHCnL72vedxjQkDDP1mXWo6uco/wiki/Otsu's_method.html" TargetMode="External"/><Relationship Id="rId21" Type="http://schemas.openxmlformats.org/officeDocument/2006/relationships/image" Target="media/image14.png"/><Relationship Id="rId42" Type="http://schemas.openxmlformats.org/officeDocument/2006/relationships/hyperlink" Target="https://www.pyimagesearch.com/wp-content/uploads/2015/12/lbp_num_points_radii.jpg" TargetMode="External"/><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haralick.org/journals/TexturalFeatures.pdf" TargetMode="External"/><Relationship Id="rId11" Type="http://schemas.openxmlformats.org/officeDocument/2006/relationships/image" Target="media/image4.png"/><Relationship Id="rId24" Type="http://schemas.openxmlformats.org/officeDocument/2006/relationships/hyperlink" Target="https://docs.opencv.org/3.4.0/d7/d1b/group__imgproc__misc.html" TargetMode="External"/><Relationship Id="rId32" Type="http://schemas.openxmlformats.org/officeDocument/2006/relationships/image" Target="media/image18.jpeg"/><Relationship Id="rId37" Type="http://schemas.openxmlformats.org/officeDocument/2006/relationships/image" Target="media/image20.jpeg"/><Relationship Id="rId40" Type="http://schemas.openxmlformats.org/officeDocument/2006/relationships/hyperlink" Target="https://www.pyimagesearch.com/wp-content/uploads/2015/12/lbp_256bin_histogram.jpg" TargetMode="External"/><Relationship Id="rId45" Type="http://schemas.openxmlformats.org/officeDocument/2006/relationships/image" Target="media/image24.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jpeg"/><Relationship Id="rId30" Type="http://schemas.openxmlformats.org/officeDocument/2006/relationships/hyperlink" Target="http://www.mathworks.com/help/images/gray-level-co-occurrence-matrix-glcm.html" TargetMode="External"/><Relationship Id="rId35" Type="http://schemas.openxmlformats.org/officeDocument/2006/relationships/hyperlink" Target="http://hanzratech.in/" TargetMode="External"/><Relationship Id="rId43" Type="http://schemas.openxmlformats.org/officeDocument/2006/relationships/image" Target="media/image23.jpeg"/><Relationship Id="rId48" Type="http://schemas.openxmlformats.org/officeDocument/2006/relationships/hyperlink" Target="https://pypi.python.org/" TargetMode="External"/><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hyperlink" Target="https://www.python.org/"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cs.opencv.org/3.4.0/d7/d1b/group__imgproc__misc.html" TargetMode="External"/><Relationship Id="rId33" Type="http://schemas.openxmlformats.org/officeDocument/2006/relationships/hyperlink" Target="https://www.pyimagesearch.com/wp-content/uploads/2015/12/lbp_calculation.jpg" TargetMode="External"/><Relationship Id="rId38" Type="http://schemas.openxmlformats.org/officeDocument/2006/relationships/hyperlink" Target="https://www.pyimagesearch.com/wp-content/uploads/2015/12/lbp_2d_array.jpg" TargetMode="External"/><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13.png"/><Relationship Id="rId41" Type="http://schemas.openxmlformats.org/officeDocument/2006/relationships/image" Target="media/image22.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hyperlink" Target="http://www.iapr-tc11.org/mediawiki/index.php?title=Datasets_Lis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outex.oulu.fi/publications/pami_02_opm.pdf" TargetMode="External"/><Relationship Id="rId36" Type="http://schemas.openxmlformats.org/officeDocument/2006/relationships/hyperlink" Target="https://www.pyimagesearch.com/wp-content/uploads/2015/12/lbp_to_output.jpg" TargetMode="External"/><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emf"/><Relationship Id="rId31" Type="http://schemas.openxmlformats.org/officeDocument/2006/relationships/hyperlink" Target="https://www.pyimagesearch.com/wp-content/uploads/2015/12/lbp_thresholding.jpg" TargetMode="External"/><Relationship Id="rId44" Type="http://schemas.openxmlformats.org/officeDocument/2006/relationships/hyperlink" Target="https://en.wikipedia.org/wiki/Mixture_model" TargetMode="External"/><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1.jpeg"/><Relationship Id="rId34" Type="http://schemas.openxmlformats.org/officeDocument/2006/relationships/image" Target="media/image19.jpe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hyperlink" Target="http://www.iapr-tc11.org/mediawiki/index.php?title=Datasets_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841AB-6F03-4875-B638-D49234FDC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5</TotalTime>
  <Pages>1</Pages>
  <Words>22244</Words>
  <Characters>126795</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656</cp:revision>
  <cp:lastPrinted>2019-03-15T11:21:00Z</cp:lastPrinted>
  <dcterms:created xsi:type="dcterms:W3CDTF">2017-09-08T10:45:00Z</dcterms:created>
  <dcterms:modified xsi:type="dcterms:W3CDTF">2019-03-1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